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92EB840" w14:textId="51D0AFD0" w:rsidR="001F7DCC" w:rsidRPr="009A0AE7" w:rsidRDefault="001F7DCC" w:rsidP="001F7DCC">
      <w:pPr>
        <w:spacing w:after="0" w:line="480" w:lineRule="auto"/>
        <w:jc w:val="both"/>
        <w:rPr>
          <w:b/>
          <w:sz w:val="24"/>
        </w:rPr>
      </w:pPr>
      <w:r w:rsidRPr="009A0AE7">
        <w:rPr>
          <w:b/>
          <w:sz w:val="24"/>
        </w:rPr>
        <w:t>APPENDIX: UNCERTAINTY ANALYSIS</w:t>
      </w:r>
    </w:p>
    <w:p w14:paraId="4DF59CAC" w14:textId="07B094E5" w:rsidR="005A1578" w:rsidRPr="009A0AE7" w:rsidRDefault="005A1578" w:rsidP="00925945">
      <w:pPr>
        <w:spacing w:after="0" w:line="480" w:lineRule="auto"/>
        <w:ind w:firstLine="360"/>
        <w:jc w:val="both"/>
        <w:rPr>
          <w:sz w:val="24"/>
        </w:rPr>
      </w:pPr>
      <w:r w:rsidRPr="009A0AE7">
        <w:rPr>
          <w:sz w:val="24"/>
        </w:rPr>
        <w:tab/>
      </w:r>
      <w:r w:rsidR="00925945" w:rsidRPr="009A0AE7">
        <w:rPr>
          <w:sz w:val="24"/>
        </w:rPr>
        <w:t>Here, we deri</w:t>
      </w:r>
      <w:r w:rsidR="00C07D89" w:rsidRPr="009A0AE7">
        <w:rPr>
          <w:sz w:val="24"/>
        </w:rPr>
        <w:t>v</w:t>
      </w:r>
      <w:r w:rsidR="00925945" w:rsidRPr="009A0AE7">
        <w:rPr>
          <w:sz w:val="24"/>
        </w:rPr>
        <w:t xml:space="preserve">e the uncertainty for the measured inductance where </w:t>
      </w:r>
    </w:p>
    <w:p w14:paraId="1E2EA3D3" w14:textId="23ECB4CA" w:rsidR="00A4543E" w:rsidRPr="009A0AE7" w:rsidRDefault="00C07D89" w:rsidP="00C07D89">
      <w:pPr>
        <w:pStyle w:val="BodyText1"/>
        <w:spacing w:line="480" w:lineRule="auto"/>
        <w:jc w:val="right"/>
        <w:rPr>
          <w:sz w:val="24"/>
          <w:szCs w:val="24"/>
        </w:rPr>
      </w:pPr>
      <w:r w:rsidRPr="009A0AE7">
        <w:rPr>
          <w:sz w:val="24"/>
          <w:szCs w:val="24"/>
        </w:rPr>
        <w:t xml:space="preserve">                            </w:t>
      </w:r>
      <m:oMath>
        <m:r>
          <w:rPr>
            <w:rFonts w:ascii="Cambria Math" w:hAnsi="Cambria Math"/>
            <w:sz w:val="24"/>
            <w:szCs w:val="24"/>
          </w:rPr>
          <m:t>Inductance, L=</m:t>
        </m:r>
        <m:f>
          <m:fPr>
            <m:type m:val="lin"/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μ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'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μ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 xml:space="preserve">e </m:t>
                </m:r>
              </m:sub>
            </m:sSub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sub>
            </m:sSub>
          </m:den>
        </m:f>
      </m:oMath>
      <w:r w:rsidRPr="009A0AE7">
        <w:rPr>
          <w:sz w:val="24"/>
          <w:szCs w:val="24"/>
        </w:rPr>
        <w:t xml:space="preserve"> ,                                                (A1)</w:t>
      </w:r>
    </w:p>
    <w:p w14:paraId="4B7B39C1" w14:textId="1485B021" w:rsidR="00895D59" w:rsidRPr="009A0AE7" w:rsidRDefault="00C07D89" w:rsidP="00C07D89">
      <w:pPr>
        <w:pStyle w:val="BodyText1"/>
        <w:spacing w:line="480" w:lineRule="auto"/>
        <w:rPr>
          <w:sz w:val="24"/>
          <w:szCs w:val="24"/>
        </w:rPr>
      </w:pPr>
      <w:r w:rsidRPr="009A0AE7">
        <w:rPr>
          <w:sz w:val="24"/>
          <w:szCs w:val="24"/>
        </w:rPr>
        <w:t xml:space="preserve">where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μ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'</m:t>
            </m:r>
          </m:sup>
        </m:sSup>
      </m:oMath>
      <w:r w:rsidRPr="009A0AE7">
        <w:rPr>
          <w:sz w:val="24"/>
          <w:szCs w:val="24"/>
        </w:rPr>
        <w:t xml:space="preserve"> is the real part of the complex permeability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0</m:t>
            </m:r>
          </m:sub>
        </m:sSub>
      </m:oMath>
      <w:r w:rsidRPr="009A0AE7">
        <w:rPr>
          <w:sz w:val="24"/>
          <w:szCs w:val="24"/>
        </w:rPr>
        <w:t xml:space="preserve"> is the vacuum permeability, </w:t>
      </w:r>
      <w:r w:rsidRPr="009A0AE7">
        <w:rPr>
          <w:i/>
          <w:sz w:val="24"/>
          <w:szCs w:val="24"/>
        </w:rPr>
        <w:t>A</w:t>
      </w:r>
      <w:r w:rsidRPr="009A0AE7">
        <w:rPr>
          <w:sz w:val="24"/>
          <w:szCs w:val="24"/>
          <w:vertAlign w:val="subscript"/>
        </w:rPr>
        <w:t xml:space="preserve">e </w:t>
      </w:r>
      <w:r w:rsidRPr="009A0AE7">
        <w:rPr>
          <w:sz w:val="24"/>
          <w:szCs w:val="24"/>
        </w:rPr>
        <w:t xml:space="preserve">is the effective </w:t>
      </w:r>
      <w:r w:rsidR="00BA048A" w:rsidRPr="009A0AE7">
        <w:rPr>
          <w:sz w:val="24"/>
          <w:szCs w:val="24"/>
        </w:rPr>
        <w:t xml:space="preserve">cross-sectional </w:t>
      </w:r>
      <w:r w:rsidRPr="009A0AE7">
        <w:rPr>
          <w:sz w:val="24"/>
          <w:szCs w:val="24"/>
        </w:rPr>
        <w:t>area</w:t>
      </w:r>
      <w:r w:rsidR="00BA048A" w:rsidRPr="009A0AE7">
        <w:rPr>
          <w:sz w:val="24"/>
          <w:szCs w:val="24"/>
        </w:rPr>
        <w:t xml:space="preserve"> of core</w:t>
      </w:r>
      <w:r w:rsidRPr="009A0AE7">
        <w:rPr>
          <w:sz w:val="24"/>
          <w:szCs w:val="24"/>
        </w:rPr>
        <w:t xml:space="preserve">, </w:t>
      </w:r>
      <w:r w:rsidRPr="009A0AE7">
        <w:rPr>
          <w:i/>
          <w:sz w:val="24"/>
          <w:szCs w:val="24"/>
        </w:rPr>
        <w:t>N</w:t>
      </w:r>
      <w:r w:rsidRPr="009A0AE7">
        <w:rPr>
          <w:sz w:val="24"/>
          <w:szCs w:val="24"/>
          <w:vertAlign w:val="subscript"/>
        </w:rPr>
        <w:t>1</w:t>
      </w:r>
      <w:r w:rsidRPr="009A0AE7">
        <w:rPr>
          <w:sz w:val="24"/>
          <w:szCs w:val="24"/>
          <w:vertAlign w:val="superscript"/>
        </w:rPr>
        <w:t>2</w:t>
      </w:r>
      <w:r w:rsidRPr="009A0AE7">
        <w:rPr>
          <w:sz w:val="24"/>
          <w:szCs w:val="24"/>
        </w:rPr>
        <w:t xml:space="preserve"> is the </w:t>
      </w:r>
      <w:r w:rsidR="00BA048A" w:rsidRPr="009A0AE7">
        <w:rPr>
          <w:sz w:val="24"/>
          <w:szCs w:val="24"/>
        </w:rPr>
        <w:t xml:space="preserve">number of primary winding turns, and </w:t>
      </w:r>
      <w:r w:rsidR="00BA048A" w:rsidRPr="009A0AE7">
        <w:rPr>
          <w:i/>
          <w:sz w:val="24"/>
          <w:szCs w:val="24"/>
        </w:rPr>
        <w:t>L</w:t>
      </w:r>
      <w:r w:rsidR="00BA048A" w:rsidRPr="009A0AE7">
        <w:rPr>
          <w:sz w:val="24"/>
          <w:szCs w:val="24"/>
          <w:vertAlign w:val="subscript"/>
        </w:rPr>
        <w:t>e</w:t>
      </w:r>
      <w:r w:rsidR="00BA048A" w:rsidRPr="009A0AE7">
        <w:rPr>
          <w:sz w:val="24"/>
          <w:szCs w:val="24"/>
        </w:rPr>
        <w:t xml:space="preserve"> is the effective length of the core.  For a given variable </w:t>
      </w:r>
      <m:oMath>
        <m:r>
          <w:rPr>
            <w:rFonts w:ascii="Cambria Math" w:hAnsi="Cambria Math"/>
            <w:sz w:val="24"/>
            <w:szCs w:val="24"/>
          </w:rPr>
          <m:t>y=f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3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 …</m:t>
            </m:r>
          </m:e>
        </m:d>
      </m:oMath>
      <w:r w:rsidR="00BA048A" w:rsidRPr="009A0AE7">
        <w:rPr>
          <w:sz w:val="24"/>
          <w:szCs w:val="24"/>
        </w:rPr>
        <w:t xml:space="preserve"> the combined uncertainty u</w:t>
      </w:r>
      <w:r w:rsidR="00BA048A" w:rsidRPr="009A0AE7">
        <w:rPr>
          <w:sz w:val="24"/>
          <w:szCs w:val="24"/>
          <w:vertAlign w:val="subscript"/>
        </w:rPr>
        <w:t>c</w:t>
      </w:r>
      <w:r w:rsidR="00895D59" w:rsidRPr="009A0AE7">
        <w:rPr>
          <w:sz w:val="24"/>
          <w:szCs w:val="24"/>
          <w:vertAlign w:val="superscript"/>
        </w:rPr>
        <w:t>2</w:t>
      </w:r>
      <w:r w:rsidR="00BA048A" w:rsidRPr="009A0AE7">
        <w:rPr>
          <w:sz w:val="24"/>
          <w:szCs w:val="24"/>
        </w:rPr>
        <w:t>(</w:t>
      </w:r>
      <w:r w:rsidR="00BA048A" w:rsidRPr="009A0AE7">
        <w:rPr>
          <w:i/>
          <w:sz w:val="24"/>
          <w:szCs w:val="24"/>
        </w:rPr>
        <w:t>y</w:t>
      </w:r>
      <w:r w:rsidR="00BA048A" w:rsidRPr="009A0AE7">
        <w:rPr>
          <w:sz w:val="24"/>
          <w:szCs w:val="24"/>
        </w:rPr>
        <w:t xml:space="preserve">) in </w:t>
      </w:r>
      <w:r w:rsidR="00BA048A" w:rsidRPr="009A0AE7">
        <w:rPr>
          <w:i/>
          <w:sz w:val="24"/>
          <w:szCs w:val="24"/>
        </w:rPr>
        <w:t>y</w:t>
      </w:r>
      <w:r w:rsidR="00BA048A" w:rsidRPr="009A0AE7">
        <w:rPr>
          <w:sz w:val="24"/>
          <w:szCs w:val="24"/>
        </w:rPr>
        <w:t xml:space="preserve"> is given by</w:t>
      </w:r>
      <w:r w:rsidR="007A05CA" w:rsidRPr="009A0AE7">
        <w:rPr>
          <w:sz w:val="24"/>
          <w:szCs w:val="24"/>
        </w:rPr>
        <w:fldChar w:fldCharType="begin"/>
      </w:r>
      <w:r w:rsidR="00B916A5" w:rsidRPr="009A0AE7">
        <w:rPr>
          <w:sz w:val="24"/>
          <w:szCs w:val="24"/>
        </w:rPr>
        <w:instrText xml:space="preserve"> ADDIN EN.CITE &lt;EndNote&gt;&lt;Cite&gt;&lt;Author&gt;Kuyatt&lt;/Author&gt;&lt;Year&gt;1994&lt;/Year&gt;&lt;RecNum&gt;922&lt;/RecNum&gt;&lt;DisplayText&gt;&lt;style face="superscript"&gt;36&lt;/style&gt;&lt;/DisplayText&gt;&lt;record&gt;&lt;rec-number&gt;922&lt;/rec-number&gt;&lt;foreign-keys&gt;&lt;key app="EN" db-id="sfxxtr9vhawvwceswwx5wtv89ra0fswvwwsr"&gt;922&lt;/key&gt;&lt;/foreign-keys&gt;&lt;ref-type name="Web Page"&gt;12&lt;/ref-type&gt;&lt;contributors&gt;&lt;authors&gt;&lt;author&gt;B.N. Taylor&lt;/author&gt;&lt;author&gt;C.E. Kuyatt&lt;/author&gt;&lt;/authors&gt;&lt;/contributors&gt;&lt;titles&gt;&lt;title&gt;Guidelines for Evaluating and Expressing the Uncertainty of NIST Measurement Results &lt;/title&gt;&lt;secondary-title&gt;NIST Technical Note 1297&lt;/secondary-title&gt;&lt;/titles&gt;&lt;number&gt;June 2018&lt;/number&gt;&lt;dates&gt;&lt;year&gt;1994&lt;/year&gt;&lt;/dates&gt;&lt;urls&gt;&lt;related-urls&gt;&lt;url&gt;https://www.nist.gov/pml/nist-technical-note-1297&lt;/url&gt;&lt;/related-urls&gt;&lt;/urls&gt;&lt;/record&gt;&lt;/Cite&gt;&lt;/EndNote&gt;</w:instrText>
      </w:r>
      <w:r w:rsidR="007A05CA" w:rsidRPr="009A0AE7">
        <w:rPr>
          <w:sz w:val="24"/>
          <w:szCs w:val="24"/>
        </w:rPr>
        <w:fldChar w:fldCharType="separate"/>
      </w:r>
      <w:r w:rsidR="007A05CA" w:rsidRPr="009A0AE7">
        <w:rPr>
          <w:noProof/>
          <w:sz w:val="24"/>
          <w:szCs w:val="24"/>
          <w:vertAlign w:val="superscript"/>
        </w:rPr>
        <w:t>36</w:t>
      </w:r>
      <w:r w:rsidR="007A05CA" w:rsidRPr="009A0AE7">
        <w:rPr>
          <w:sz w:val="24"/>
          <w:szCs w:val="24"/>
        </w:rPr>
        <w:fldChar w:fldCharType="end"/>
      </w:r>
    </w:p>
    <w:p w14:paraId="52475B35" w14:textId="6E7615F6" w:rsidR="00C07D89" w:rsidRPr="009A0AE7" w:rsidRDefault="00895D59" w:rsidP="00895D59">
      <w:pPr>
        <w:pStyle w:val="BodyText1"/>
        <w:spacing w:line="480" w:lineRule="auto"/>
        <w:jc w:val="right"/>
        <w:rPr>
          <w:sz w:val="24"/>
          <w:szCs w:val="24"/>
        </w:rPr>
      </w:pPr>
      <w:r w:rsidRPr="009A0AE7">
        <w:rPr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c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</m:d>
        <m:r>
          <w:rPr>
            <w:rFonts w:ascii="Cambria Math" w:hAnsi="Cambria Math"/>
            <w:sz w:val="24"/>
            <w:szCs w:val="24"/>
          </w:rPr>
          <m:t xml:space="preserve">=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N</m:t>
            </m:r>
          </m:sup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∂f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u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</m:e>
            </m:d>
          </m:e>
        </m:nary>
        <m:r>
          <w:rPr>
            <w:rFonts w:ascii="Cambria Math" w:hAnsi="Cambria Math"/>
            <w:sz w:val="24"/>
            <w:szCs w:val="24"/>
          </w:rPr>
          <m:t>+2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N-1</m:t>
            </m:r>
          </m:sup>
          <m:e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=i+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sup>
              <m:e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∂f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∂f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u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 xml:space="preserve">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e>
                </m:d>
              </m:e>
            </m:nary>
          </m:e>
        </m:nary>
      </m:oMath>
      <w:r w:rsidRPr="009A0AE7">
        <w:rPr>
          <w:sz w:val="24"/>
          <w:szCs w:val="24"/>
        </w:rPr>
        <w:t xml:space="preserve">          </w:t>
      </w:r>
      <w:r w:rsidR="00284BDF" w:rsidRPr="009A0AE7">
        <w:rPr>
          <w:sz w:val="24"/>
          <w:szCs w:val="24"/>
        </w:rPr>
        <w:t xml:space="preserve">  </w:t>
      </w:r>
      <w:r w:rsidRPr="009A0AE7">
        <w:rPr>
          <w:sz w:val="24"/>
          <w:szCs w:val="24"/>
        </w:rPr>
        <w:t xml:space="preserve">        (A2)</w:t>
      </w:r>
    </w:p>
    <w:p w14:paraId="43356325" w14:textId="3F25EB1F" w:rsidR="00284BDF" w:rsidRPr="009A0AE7" w:rsidRDefault="00B916A5" w:rsidP="00284BDF">
      <w:pPr>
        <w:pStyle w:val="BodyText1"/>
        <w:spacing w:line="480" w:lineRule="auto"/>
        <w:rPr>
          <w:sz w:val="24"/>
          <w:szCs w:val="24"/>
        </w:rPr>
      </w:pPr>
      <w:r w:rsidRPr="009A0AE7">
        <w:rPr>
          <w:sz w:val="24"/>
          <w:szCs w:val="24"/>
        </w:rPr>
        <w:t>For these m</w:t>
      </w:r>
      <w:r w:rsidR="008C546B" w:rsidRPr="009A0AE7">
        <w:rPr>
          <w:sz w:val="24"/>
          <w:szCs w:val="24"/>
        </w:rPr>
        <w:t>easurements, we assume that all</w:t>
      </w:r>
      <w:r w:rsidRPr="009A0AE7">
        <w:rPr>
          <w:sz w:val="24"/>
          <w:szCs w:val="24"/>
        </w:rPr>
        <w:t xml:space="preserve"> the variables are uncorrelated, so that the seco</w:t>
      </w:r>
      <w:r w:rsidR="00FE47CF" w:rsidRPr="009A0AE7">
        <w:rPr>
          <w:sz w:val="24"/>
          <w:szCs w:val="24"/>
        </w:rPr>
        <w:t>nd term in Equation A2</w:t>
      </w:r>
      <w:r w:rsidRPr="009A0AE7">
        <w:rPr>
          <w:sz w:val="24"/>
          <w:szCs w:val="24"/>
        </w:rPr>
        <w:t xml:space="preserve"> vanishes.  The sensitivity coefficients, </w:t>
      </w:r>
      <m:oMath>
        <m:f>
          <m:fPr>
            <m:type m:val="lin"/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f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</m:den>
        </m:f>
      </m:oMath>
      <w:r w:rsidRPr="009A0AE7">
        <w:rPr>
          <w:sz w:val="24"/>
          <w:szCs w:val="24"/>
        </w:rPr>
        <w:t xml:space="preserve">, are determined from the partial derivatives of Equation A1.  </w:t>
      </w:r>
    </w:p>
    <w:p w14:paraId="4F1CCA1B" w14:textId="0EC01359" w:rsidR="00B3114F" w:rsidRPr="009A0AE7" w:rsidRDefault="00B3114F" w:rsidP="00B3114F">
      <w:pPr>
        <w:pStyle w:val="BodyText1"/>
        <w:spacing w:line="480" w:lineRule="auto"/>
        <w:jc w:val="right"/>
        <w:rPr>
          <w:sz w:val="24"/>
          <w:szCs w:val="24"/>
        </w:rPr>
      </w:pPr>
      <w:r w:rsidRPr="009A0AE7">
        <w:rPr>
          <w:sz w:val="24"/>
          <w:szCs w:val="24"/>
        </w:rPr>
        <w:t xml:space="preserve">           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f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μ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'</m:t>
                </m:r>
              </m:sup>
            </m:sSup>
          </m:den>
        </m:f>
        <m: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μ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 xml:space="preserve">e </m:t>
                </m:r>
              </m:sub>
            </m:sSub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sub>
            </m:sSub>
          </m:den>
        </m:f>
      </m:oMath>
      <w:r w:rsidRPr="009A0AE7">
        <w:rPr>
          <w:sz w:val="24"/>
          <w:szCs w:val="24"/>
        </w:rPr>
        <w:t xml:space="preserve">              </w:t>
      </w:r>
      <w:r w:rsidR="004F579C" w:rsidRPr="009A0AE7">
        <w:rPr>
          <w:sz w:val="24"/>
          <w:szCs w:val="24"/>
        </w:rPr>
        <w:t xml:space="preserve">   </w:t>
      </w:r>
      <w:r w:rsidRPr="009A0AE7">
        <w:rPr>
          <w:sz w:val="24"/>
          <w:szCs w:val="24"/>
        </w:rPr>
        <w:t xml:space="preserve">                                                (A3)</w:t>
      </w:r>
    </w:p>
    <w:p w14:paraId="0F45B037" w14:textId="3C5BE1D6" w:rsidR="008C546B" w:rsidRPr="009A0AE7" w:rsidRDefault="008C546B" w:rsidP="008C546B">
      <w:pPr>
        <w:pStyle w:val="BodyText1"/>
        <w:spacing w:line="480" w:lineRule="auto"/>
        <w:jc w:val="right"/>
        <w:rPr>
          <w:sz w:val="24"/>
          <w:szCs w:val="24"/>
        </w:rPr>
      </w:pPr>
      <w:r w:rsidRPr="009A0AE7">
        <w:rPr>
          <w:sz w:val="24"/>
          <w:szCs w:val="24"/>
        </w:rPr>
        <w:t xml:space="preserve">           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f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sub>
            </m:sSub>
          </m:den>
        </m:f>
        <m: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w:bookmarkStart w:id="0" w:name="_Hlk516226984"/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μ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</w:rPr>
                  <m:t>μ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0</m:t>
                </m:r>
              </m:sub>
            </m:sSub>
            <w:bookmarkEnd w:id="0"/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sub>
            </m:sSub>
          </m:den>
        </m:f>
      </m:oMath>
      <w:r w:rsidRPr="009A0AE7">
        <w:rPr>
          <w:sz w:val="24"/>
          <w:szCs w:val="24"/>
        </w:rPr>
        <w:t xml:space="preserve">            </w:t>
      </w:r>
      <w:r w:rsidR="004F579C" w:rsidRPr="009A0AE7">
        <w:rPr>
          <w:sz w:val="24"/>
          <w:szCs w:val="24"/>
        </w:rPr>
        <w:t xml:space="preserve">    </w:t>
      </w:r>
      <w:r w:rsidRPr="009A0AE7">
        <w:rPr>
          <w:sz w:val="24"/>
          <w:szCs w:val="24"/>
        </w:rPr>
        <w:t xml:space="preserve">                                                  (A4)</w:t>
      </w:r>
    </w:p>
    <w:p w14:paraId="6E601305" w14:textId="5923F51C" w:rsidR="008C546B" w:rsidRPr="009A0AE7" w:rsidRDefault="008C546B" w:rsidP="008C546B">
      <w:pPr>
        <w:pStyle w:val="BodyText1"/>
        <w:spacing w:line="480" w:lineRule="auto"/>
        <w:jc w:val="right"/>
        <w:rPr>
          <w:sz w:val="24"/>
          <w:szCs w:val="24"/>
        </w:rPr>
      </w:pPr>
      <w:r w:rsidRPr="009A0AE7">
        <w:rPr>
          <w:sz w:val="24"/>
          <w:szCs w:val="24"/>
        </w:rPr>
        <w:t xml:space="preserve">            </w:t>
      </w:r>
      <m:oMath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f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sub>
            </m:sSub>
          </m:den>
        </m:f>
        <m:r>
          <w:rPr>
            <w:rFonts w:ascii="Cambria Math" w:hAnsi="Cambria Math"/>
            <w:sz w:val="24"/>
            <w:szCs w:val="24"/>
          </w:rPr>
          <m:t>=-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μ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 xml:space="preserve">e </m:t>
                </m:r>
              </m:sub>
            </m:sSub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den>
        </m:f>
      </m:oMath>
      <w:r w:rsidRPr="009A0AE7">
        <w:rPr>
          <w:sz w:val="24"/>
          <w:szCs w:val="24"/>
        </w:rPr>
        <w:t xml:space="preserve">       </w:t>
      </w:r>
      <w:r w:rsidR="004F579C" w:rsidRPr="009A0AE7">
        <w:rPr>
          <w:sz w:val="24"/>
          <w:szCs w:val="24"/>
        </w:rPr>
        <w:t xml:space="preserve">    </w:t>
      </w:r>
      <w:r w:rsidRPr="009A0AE7">
        <w:rPr>
          <w:sz w:val="24"/>
          <w:szCs w:val="24"/>
        </w:rPr>
        <w:t xml:space="preserve">                                                  (A5)</w:t>
      </w:r>
    </w:p>
    <w:p w14:paraId="4F0089E6" w14:textId="6C5DC5E3" w:rsidR="004F579C" w:rsidRPr="009A0AE7" w:rsidRDefault="004F579C" w:rsidP="004F579C">
      <w:pPr>
        <w:pStyle w:val="BodyText1"/>
        <w:spacing w:line="480" w:lineRule="auto"/>
        <w:rPr>
          <w:sz w:val="24"/>
          <w:szCs w:val="24"/>
        </w:rPr>
      </w:pPr>
      <w:r w:rsidRPr="009A0AE7">
        <w:rPr>
          <w:sz w:val="24"/>
          <w:szCs w:val="24"/>
        </w:rPr>
        <w:t>The combined uncertainty u</w:t>
      </w:r>
      <w:r w:rsidRPr="009A0AE7">
        <w:rPr>
          <w:sz w:val="24"/>
          <w:szCs w:val="24"/>
          <w:vertAlign w:val="subscript"/>
        </w:rPr>
        <w:t>c</w:t>
      </w:r>
      <w:r w:rsidRPr="009A0AE7">
        <w:rPr>
          <w:sz w:val="24"/>
          <w:szCs w:val="24"/>
        </w:rPr>
        <w:t>(</w:t>
      </w:r>
      <w:r w:rsidRPr="009A0AE7">
        <w:rPr>
          <w:i/>
          <w:sz w:val="24"/>
          <w:szCs w:val="24"/>
        </w:rPr>
        <w:t>L</w:t>
      </w:r>
      <w:r w:rsidRPr="009A0AE7">
        <w:rPr>
          <w:sz w:val="24"/>
          <w:szCs w:val="24"/>
        </w:rPr>
        <w:t xml:space="preserve">) in the measured inductance, </w:t>
      </w:r>
      <w:r w:rsidRPr="009A0AE7">
        <w:rPr>
          <w:i/>
          <w:sz w:val="24"/>
          <w:szCs w:val="24"/>
        </w:rPr>
        <w:t>L</w:t>
      </w:r>
      <w:r w:rsidRPr="009A0AE7">
        <w:rPr>
          <w:sz w:val="24"/>
          <w:szCs w:val="24"/>
        </w:rPr>
        <w:t xml:space="preserve">, is </w:t>
      </w:r>
      <w:r w:rsidR="0050263D" w:rsidRPr="009A0AE7">
        <w:rPr>
          <w:sz w:val="24"/>
          <w:szCs w:val="24"/>
        </w:rPr>
        <w:t xml:space="preserve">given by </w:t>
      </w:r>
      <w:r w:rsidRPr="009A0AE7">
        <w:rPr>
          <w:sz w:val="24"/>
          <w:szCs w:val="24"/>
        </w:rPr>
        <w:t xml:space="preserve">the following: </w:t>
      </w:r>
    </w:p>
    <w:p w14:paraId="0765E9F2" w14:textId="01BD2EF7" w:rsidR="00F00F08" w:rsidRPr="009A0AE7" w:rsidRDefault="00C961A9" w:rsidP="00F00F08">
      <w:pPr>
        <w:pStyle w:val="BodyText1"/>
        <w:spacing w:line="480" w:lineRule="auto"/>
        <w:jc w:val="right"/>
        <w:rPr>
          <w:sz w:val="24"/>
          <w:szCs w:val="24"/>
        </w:rPr>
      </w:pP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c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</m:d>
        <m:r>
          <w:rPr>
            <w:rFonts w:ascii="Cambria Math" w:hAnsi="Cambria Math"/>
            <w:sz w:val="24"/>
            <w:szCs w:val="24"/>
          </w:rPr>
          <m:t>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  <m:d>
          <m:dPr>
            <m:begChr m:val="["/>
            <m:endChr m:val="]"/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b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μ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'</m:t>
                        </m:r>
                      </m:sup>
                    </m:sSup>
                  </m:e>
                </m:d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μ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'</m:t>
                        </m:r>
                      </m:sup>
                    </m:sSup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  <m:r>
              <w:rPr>
                <w:rFonts w:ascii="Cambria Math" w:hAnsi="Cambria Math"/>
                <w:sz w:val="24"/>
                <w:szCs w:val="24"/>
              </w:rPr>
              <m:t>+</m:t>
            </m:r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b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sub>
                    </m:sSub>
                  </m:e>
                </m:d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  <m:r>
              <w:rPr>
                <w:rFonts w:ascii="Cambria Math" w:hAnsi="Cambria Math"/>
                <w:sz w:val="24"/>
                <w:szCs w:val="24"/>
              </w:rPr>
              <m:t>+</m:t>
            </m:r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b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sub>
                    </m:sSub>
                  </m:e>
                </m:d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</m:e>
        </m:d>
      </m:oMath>
      <w:r w:rsidR="00F00F08" w:rsidRPr="009A0AE7">
        <w:rPr>
          <w:sz w:val="24"/>
          <w:szCs w:val="24"/>
        </w:rPr>
        <w:t>, positive error bars</w:t>
      </w:r>
      <w:r w:rsidR="004F579C" w:rsidRPr="009A0AE7">
        <w:rPr>
          <w:sz w:val="24"/>
          <w:szCs w:val="24"/>
        </w:rPr>
        <w:t xml:space="preserve">                       (A6)</w:t>
      </w:r>
    </w:p>
    <w:p w14:paraId="7A622FEE" w14:textId="5E67B724" w:rsidR="00F00F08" w:rsidRPr="009A0AE7" w:rsidRDefault="00C961A9" w:rsidP="00F00F08">
      <w:pPr>
        <w:pStyle w:val="BodyText1"/>
        <w:spacing w:line="480" w:lineRule="auto"/>
        <w:jc w:val="right"/>
        <w:rPr>
          <w:sz w:val="24"/>
          <w:szCs w:val="24"/>
        </w:rPr>
      </w:pP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c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</m:d>
        <m:r>
          <w:rPr>
            <w:rFonts w:ascii="Cambria Math" w:hAnsi="Cambria Math"/>
            <w:sz w:val="24"/>
            <w:szCs w:val="24"/>
          </w:rPr>
          <m:t>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  <m:d>
          <m:dPr>
            <m:begChr m:val="["/>
            <m:endChr m:val="]"/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b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sub>
                    </m:sSub>
                  </m:e>
                </m:d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  <m:r>
              <w:rPr>
                <w:rFonts w:ascii="Cambria Math" w:hAnsi="Cambria Math"/>
                <w:sz w:val="24"/>
                <w:szCs w:val="24"/>
              </w:rPr>
              <m:t>+</m:t>
            </m:r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b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sub>
                    </m:sSub>
                  </m:e>
                </m:d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</m:e>
        </m:d>
      </m:oMath>
      <w:r w:rsidR="00F00F08" w:rsidRPr="009A0AE7">
        <w:rPr>
          <w:sz w:val="24"/>
          <w:szCs w:val="24"/>
        </w:rPr>
        <w:t>, negative error bars                             (A7)</w:t>
      </w:r>
    </w:p>
    <w:p w14:paraId="3D0751E2" w14:textId="0283FE70" w:rsidR="00F00F08" w:rsidRPr="009A0AE7" w:rsidRDefault="00F00F08" w:rsidP="00F00F08">
      <w:pPr>
        <w:pStyle w:val="BodyText1"/>
        <w:spacing w:line="480" w:lineRule="auto"/>
        <w:rPr>
          <w:sz w:val="24"/>
          <w:szCs w:val="24"/>
        </w:rPr>
      </w:pPr>
      <w:r w:rsidRPr="009A0AE7">
        <w:rPr>
          <w:sz w:val="24"/>
          <w:szCs w:val="24"/>
        </w:rPr>
        <w:t>For these calculations, the nominal values of 2</w:t>
      </w:r>
      <w:r w:rsidR="002E2141" w:rsidRPr="009A0AE7">
        <w:rPr>
          <w:sz w:val="24"/>
          <w:szCs w:val="24"/>
        </w:rPr>
        <w:t>.0</w:t>
      </w:r>
      <w:r w:rsidRPr="009A0AE7">
        <w:rPr>
          <w:sz w:val="24"/>
          <w:szCs w:val="24"/>
        </w:rPr>
        <w:t>x10</w:t>
      </w:r>
      <w:r w:rsidRPr="009A0AE7">
        <w:rPr>
          <w:sz w:val="24"/>
          <w:szCs w:val="24"/>
          <w:vertAlign w:val="superscript"/>
        </w:rPr>
        <w:t xml:space="preserve">6 </w:t>
      </w:r>
      <w:r w:rsidRPr="009A0AE7">
        <w:rPr>
          <w:sz w:val="24"/>
          <w:szCs w:val="24"/>
        </w:rPr>
        <w:t>m</w:t>
      </w:r>
      <w:r w:rsidRPr="009A0AE7">
        <w:rPr>
          <w:sz w:val="24"/>
          <w:szCs w:val="24"/>
          <w:vertAlign w:val="superscript"/>
        </w:rPr>
        <w:t>2</w:t>
      </w:r>
      <w:r w:rsidR="004C6570" w:rsidRPr="009A0AE7">
        <w:rPr>
          <w:sz w:val="24"/>
          <w:szCs w:val="24"/>
          <w:vertAlign w:val="superscript"/>
        </w:rPr>
        <w:t xml:space="preserve"> </w:t>
      </w:r>
      <w:r w:rsidR="004C6570" w:rsidRPr="009A0AE7">
        <w:rPr>
          <w:sz w:val="24"/>
          <w:szCs w:val="24"/>
        </w:rPr>
        <w:t xml:space="preserve">for </w:t>
      </w:r>
      <w:r w:rsidR="004C6570" w:rsidRPr="009A0AE7">
        <w:rPr>
          <w:i/>
          <w:sz w:val="24"/>
          <w:szCs w:val="24"/>
        </w:rPr>
        <w:t>A</w:t>
      </w:r>
      <w:r w:rsidR="004C6570" w:rsidRPr="009A0AE7">
        <w:rPr>
          <w:sz w:val="24"/>
          <w:szCs w:val="24"/>
          <w:vertAlign w:val="subscript"/>
        </w:rPr>
        <w:t xml:space="preserve">e </w:t>
      </w:r>
      <w:r w:rsidR="004C6570" w:rsidRPr="009A0AE7">
        <w:rPr>
          <w:sz w:val="24"/>
          <w:szCs w:val="24"/>
        </w:rPr>
        <w:t xml:space="preserve">and </w:t>
      </w:r>
      <w:r w:rsidR="002E2141" w:rsidRPr="009A0AE7">
        <w:rPr>
          <w:sz w:val="24"/>
          <w:szCs w:val="24"/>
        </w:rPr>
        <w:t>1.3x10</w:t>
      </w:r>
      <w:r w:rsidR="002E2141" w:rsidRPr="009A0AE7">
        <w:rPr>
          <w:sz w:val="24"/>
          <w:szCs w:val="24"/>
          <w:vertAlign w:val="superscript"/>
        </w:rPr>
        <w:t xml:space="preserve">3 </w:t>
      </w:r>
      <w:r w:rsidR="002E2141" w:rsidRPr="009A0AE7">
        <w:rPr>
          <w:sz w:val="24"/>
          <w:szCs w:val="24"/>
        </w:rPr>
        <w:t xml:space="preserve">for </w:t>
      </w:r>
      <w:r w:rsidR="004C6570" w:rsidRPr="009A0AE7">
        <w:rPr>
          <w:i/>
          <w:sz w:val="24"/>
          <w:szCs w:val="24"/>
        </w:rPr>
        <w:t>L</w:t>
      </w:r>
      <w:r w:rsidR="004C6570" w:rsidRPr="009A0AE7">
        <w:rPr>
          <w:sz w:val="24"/>
          <w:szCs w:val="24"/>
          <w:vertAlign w:val="subscript"/>
        </w:rPr>
        <w:t>e</w:t>
      </w:r>
      <w:r w:rsidR="004C6570" w:rsidRPr="009A0AE7">
        <w:rPr>
          <w:sz w:val="24"/>
          <w:szCs w:val="24"/>
        </w:rPr>
        <w:t xml:space="preserve"> </w:t>
      </w:r>
      <w:r w:rsidR="002E2141" w:rsidRPr="009A0AE7">
        <w:rPr>
          <w:sz w:val="24"/>
          <w:szCs w:val="24"/>
        </w:rPr>
        <w:t xml:space="preserve">were used and the uncertainties </w:t>
      </w:r>
      <w:bookmarkStart w:id="1" w:name="_Hlk516229364"/>
      <w:r w:rsidR="002E2141" w:rsidRPr="009A0AE7">
        <w:rPr>
          <w:sz w:val="24"/>
          <w:szCs w:val="24"/>
        </w:rPr>
        <w:t>u</w:t>
      </w:r>
      <w:r w:rsidR="002E2141" w:rsidRPr="009A0AE7">
        <w:rPr>
          <w:sz w:val="24"/>
          <w:szCs w:val="24"/>
          <w:vertAlign w:val="subscript"/>
        </w:rPr>
        <w:t>c</w:t>
      </w:r>
      <w:r w:rsidR="002E2141" w:rsidRPr="009A0AE7">
        <w:rPr>
          <w:sz w:val="24"/>
          <w:szCs w:val="24"/>
        </w:rPr>
        <w:t>(</w:t>
      </w:r>
      <w:r w:rsidR="002E2141" w:rsidRPr="009A0AE7">
        <w:rPr>
          <w:i/>
          <w:sz w:val="24"/>
          <w:szCs w:val="24"/>
        </w:rPr>
        <w:t>A</w:t>
      </w:r>
      <w:r w:rsidR="002E2141" w:rsidRPr="009A0AE7">
        <w:rPr>
          <w:sz w:val="24"/>
          <w:szCs w:val="24"/>
          <w:vertAlign w:val="subscript"/>
        </w:rPr>
        <w:t>e</w:t>
      </w:r>
      <w:r w:rsidR="002E2141" w:rsidRPr="009A0AE7">
        <w:rPr>
          <w:sz w:val="24"/>
          <w:szCs w:val="24"/>
        </w:rPr>
        <w:t xml:space="preserve">), </w:t>
      </w:r>
      <w:bookmarkEnd w:id="1"/>
      <w:r w:rsidR="002E2141" w:rsidRPr="009A0AE7">
        <w:rPr>
          <w:sz w:val="24"/>
          <w:szCs w:val="24"/>
        </w:rPr>
        <w:t>u</w:t>
      </w:r>
      <w:r w:rsidR="002E2141" w:rsidRPr="009A0AE7">
        <w:rPr>
          <w:sz w:val="24"/>
          <w:szCs w:val="24"/>
          <w:vertAlign w:val="subscript"/>
        </w:rPr>
        <w:t>c</w:t>
      </w:r>
      <w:r w:rsidR="002E2141" w:rsidRPr="009A0AE7">
        <w:rPr>
          <w:sz w:val="24"/>
          <w:szCs w:val="24"/>
        </w:rPr>
        <w:t>(</w:t>
      </w:r>
      <w:r w:rsidR="002E2141" w:rsidRPr="009A0AE7">
        <w:rPr>
          <w:i/>
          <w:sz w:val="24"/>
          <w:szCs w:val="24"/>
        </w:rPr>
        <w:t>L</w:t>
      </w:r>
      <w:r w:rsidR="002E2141" w:rsidRPr="009A0AE7">
        <w:rPr>
          <w:sz w:val="24"/>
          <w:szCs w:val="24"/>
          <w:vertAlign w:val="subscript"/>
        </w:rPr>
        <w:t>e</w:t>
      </w:r>
      <w:r w:rsidR="002E2141" w:rsidRPr="009A0AE7">
        <w:rPr>
          <w:sz w:val="24"/>
          <w:szCs w:val="24"/>
        </w:rPr>
        <w:t>), were estimated to be 7.2x10</w:t>
      </w:r>
      <w:r w:rsidR="002E2141" w:rsidRPr="009A0AE7">
        <w:rPr>
          <w:sz w:val="24"/>
          <w:szCs w:val="24"/>
          <w:vertAlign w:val="superscript"/>
        </w:rPr>
        <w:t>-7</w:t>
      </w:r>
      <w:r w:rsidR="002E2141" w:rsidRPr="009A0AE7">
        <w:rPr>
          <w:sz w:val="24"/>
          <w:szCs w:val="24"/>
        </w:rPr>
        <w:t xml:space="preserve"> m</w:t>
      </w:r>
      <w:r w:rsidR="002E2141" w:rsidRPr="009A0AE7">
        <w:rPr>
          <w:sz w:val="24"/>
          <w:szCs w:val="24"/>
          <w:vertAlign w:val="superscript"/>
        </w:rPr>
        <w:t>2</w:t>
      </w:r>
      <w:r w:rsidR="002E2141" w:rsidRPr="009A0AE7">
        <w:rPr>
          <w:sz w:val="24"/>
          <w:szCs w:val="24"/>
        </w:rPr>
        <w:t xml:space="preserve"> and 5.0x10</w:t>
      </w:r>
      <w:r w:rsidR="002E2141" w:rsidRPr="009A0AE7">
        <w:rPr>
          <w:sz w:val="24"/>
          <w:szCs w:val="24"/>
          <w:vertAlign w:val="superscript"/>
        </w:rPr>
        <w:t>-4</w:t>
      </w:r>
      <w:r w:rsidR="002E2141" w:rsidRPr="009A0AE7">
        <w:rPr>
          <w:sz w:val="24"/>
          <w:szCs w:val="24"/>
        </w:rPr>
        <w:t xml:space="preserve"> m, respectively.  The modeled uncertainty for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μ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'</m:t>
            </m:r>
          </m:sup>
        </m:sSup>
      </m:oMath>
      <w:r w:rsidR="002E2141" w:rsidRPr="009A0AE7">
        <w:rPr>
          <w:sz w:val="24"/>
          <w:szCs w:val="24"/>
        </w:rPr>
        <w:t>, u</w:t>
      </w:r>
      <w:r w:rsidR="002E2141" w:rsidRPr="009A0AE7">
        <w:rPr>
          <w:sz w:val="24"/>
          <w:szCs w:val="24"/>
          <w:vertAlign w:val="subscript"/>
        </w:rPr>
        <w:t xml:space="preserve">c </w:t>
      </w:r>
      <w:r w:rsidR="002E2141" w:rsidRPr="009A0AE7">
        <w:rPr>
          <w:sz w:val="24"/>
          <w:szCs w:val="24"/>
        </w:rPr>
        <w:t>(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μ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'</m:t>
            </m:r>
          </m:sup>
        </m:sSup>
      </m:oMath>
      <w:r w:rsidR="002E2141" w:rsidRPr="009A0AE7">
        <w:rPr>
          <w:sz w:val="24"/>
          <w:szCs w:val="24"/>
        </w:rPr>
        <w:t>),</w:t>
      </w:r>
      <w:r w:rsidR="006E18DB" w:rsidRPr="009A0AE7">
        <w:rPr>
          <w:sz w:val="24"/>
          <w:szCs w:val="24"/>
        </w:rPr>
        <w:t xml:space="preserve"> ranged from 64 at 100 Hz to 328 at 1MHz.</w:t>
      </w:r>
      <w:r w:rsidR="002E2141" w:rsidRPr="009A0AE7">
        <w:rPr>
          <w:sz w:val="24"/>
          <w:szCs w:val="24"/>
        </w:rPr>
        <w:t xml:space="preserve">    </w:t>
      </w:r>
    </w:p>
    <w:p w14:paraId="07811EE2" w14:textId="282E2DDD" w:rsidR="00D8528D" w:rsidRPr="00C961A9" w:rsidRDefault="00C961A9" w:rsidP="00C961A9">
      <w:pPr>
        <w:pStyle w:val="BodyText1"/>
        <w:spacing w:line="480" w:lineRule="auto"/>
        <w:jc w:val="right"/>
        <w:rPr>
          <w:sz w:val="24"/>
          <w:szCs w:val="24"/>
        </w:rPr>
      </w:pPr>
      <w:r>
        <w:rPr>
          <w:sz w:val="24"/>
          <w:szCs w:val="24"/>
        </w:rPr>
        <w:t xml:space="preserve"> </w:t>
      </w:r>
      <w:bookmarkStart w:id="2" w:name="_GoBack"/>
      <w:bookmarkEnd w:id="2"/>
    </w:p>
    <w:sectPr w:rsidR="00D8528D" w:rsidRPr="00C961A9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9C749A7" w14:textId="77777777" w:rsidR="00005FA8" w:rsidRDefault="00005FA8" w:rsidP="0003467C">
      <w:pPr>
        <w:spacing w:after="0" w:line="240" w:lineRule="auto"/>
      </w:pPr>
      <w:r>
        <w:separator/>
      </w:r>
    </w:p>
  </w:endnote>
  <w:endnote w:type="continuationSeparator" w:id="0">
    <w:p w14:paraId="55EE698E" w14:textId="77777777" w:rsidR="00005FA8" w:rsidRDefault="00005FA8" w:rsidP="0003467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DCF2791" w14:textId="14879DAE" w:rsidR="004C6570" w:rsidRDefault="004C6570">
    <w:pPr>
      <w:pStyle w:val="Footer"/>
      <w:jc w:val="center"/>
    </w:pPr>
  </w:p>
  <w:p w14:paraId="1F9BC0BE" w14:textId="77777777" w:rsidR="004C6570" w:rsidRDefault="004C657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09E6380" w14:textId="77777777" w:rsidR="00005FA8" w:rsidRDefault="00005FA8" w:rsidP="0003467C">
      <w:pPr>
        <w:spacing w:after="0" w:line="240" w:lineRule="auto"/>
      </w:pPr>
      <w:r>
        <w:separator/>
      </w:r>
    </w:p>
  </w:footnote>
  <w:footnote w:type="continuationSeparator" w:id="0">
    <w:p w14:paraId="736D2F96" w14:textId="77777777" w:rsidR="00005FA8" w:rsidRDefault="00005FA8" w:rsidP="0003467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FEB5478"/>
    <w:multiLevelType w:val="hybridMultilevel"/>
    <w:tmpl w:val="F760BA7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2476C4"/>
    <w:multiLevelType w:val="hybridMultilevel"/>
    <w:tmpl w:val="C686BE5E"/>
    <w:lvl w:ilvl="0" w:tplc="4B045B66">
      <w:start w:val="1"/>
      <w:numFmt w:val="upperRoman"/>
      <w:lvlText w:val="%1."/>
      <w:lvlJc w:val="left"/>
      <w:pPr>
        <w:ind w:left="720" w:hanging="360"/>
      </w:pPr>
      <w:rPr>
        <w:rFonts w:hint="default"/>
        <w:b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DED205E"/>
    <w:multiLevelType w:val="hybridMultilevel"/>
    <w:tmpl w:val="C3983BD4"/>
    <w:lvl w:ilvl="0" w:tplc="4B045B66">
      <w:start w:val="1"/>
      <w:numFmt w:val="upperRoman"/>
      <w:lvlText w:val="%1."/>
      <w:lvlJc w:val="left"/>
      <w:pPr>
        <w:ind w:left="720" w:hanging="360"/>
      </w:pPr>
      <w:rPr>
        <w:rFonts w:hint="default"/>
        <w:b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AF21095"/>
    <w:multiLevelType w:val="hybridMultilevel"/>
    <w:tmpl w:val="A8B6DA18"/>
    <w:lvl w:ilvl="0" w:tplc="4B045B66">
      <w:start w:val="1"/>
      <w:numFmt w:val="upperRoman"/>
      <w:lvlText w:val="%1."/>
      <w:lvlJc w:val="left"/>
      <w:pPr>
        <w:ind w:left="720" w:hanging="360"/>
      </w:pPr>
      <w:rPr>
        <w:rFonts w:hint="default"/>
        <w:b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14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MR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0&lt;/HangingIndent&gt;&lt;LineSpacing&gt;2&lt;/LineSpacing&gt;&lt;SpaceAfter&gt;0&lt;/SpaceAfter&gt;&lt;HyperlinksEnabled&gt;0&lt;/HyperlinksEnabled&gt;&lt;HyperlinksVisible&gt;0&lt;/HyperlinksVisible&gt;&lt;/ENLayout&gt;"/>
    <w:docVar w:name="EN.Libraries" w:val="&lt;Libraries&gt;&lt;item db-id=&quot;sfxxtr9vhawvwceswwx5wtv89ra0fswvwwsr&quot;&gt;My EndNote Library&lt;record-ids&gt;&lt;item&gt;613&lt;/item&gt;&lt;item&gt;615&lt;/item&gt;&lt;item&gt;616&lt;/item&gt;&lt;item&gt;617&lt;/item&gt;&lt;item&gt;696&lt;/item&gt;&lt;item&gt;700&lt;/item&gt;&lt;item&gt;703&lt;/item&gt;&lt;item&gt;706&lt;/item&gt;&lt;item&gt;709&lt;/item&gt;&lt;item&gt;785&lt;/item&gt;&lt;item&gt;787&lt;/item&gt;&lt;item&gt;790&lt;/item&gt;&lt;item&gt;826&lt;/item&gt;&lt;item&gt;829&lt;/item&gt;&lt;item&gt;830&lt;/item&gt;&lt;item&gt;831&lt;/item&gt;&lt;item&gt;832&lt;/item&gt;&lt;item&gt;833&lt;/item&gt;&lt;item&gt;834&lt;/item&gt;&lt;item&gt;835&lt;/item&gt;&lt;item&gt;836&lt;/item&gt;&lt;item&gt;837&lt;/item&gt;&lt;item&gt;875&lt;/item&gt;&lt;item&gt;876&lt;/item&gt;&lt;item&gt;878&lt;/item&gt;&lt;item&gt;879&lt;/item&gt;&lt;item&gt;880&lt;/item&gt;&lt;item&gt;881&lt;/item&gt;&lt;item&gt;882&lt;/item&gt;&lt;item&gt;885&lt;/item&gt;&lt;item&gt;886&lt;/item&gt;&lt;item&gt;888&lt;/item&gt;&lt;item&gt;889&lt;/item&gt;&lt;item&gt;890&lt;/item&gt;&lt;item&gt;892&lt;/item&gt;&lt;item&gt;922&lt;/item&gt;&lt;/record-ids&gt;&lt;/item&gt;&lt;/Libraries&gt;"/>
  </w:docVars>
  <w:rsids>
    <w:rsidRoot w:val="00812272"/>
    <w:rsid w:val="00000648"/>
    <w:rsid w:val="00000DE3"/>
    <w:rsid w:val="000013A1"/>
    <w:rsid w:val="00001749"/>
    <w:rsid w:val="0000204F"/>
    <w:rsid w:val="000042F5"/>
    <w:rsid w:val="000047AF"/>
    <w:rsid w:val="00004E63"/>
    <w:rsid w:val="00005FA8"/>
    <w:rsid w:val="000066CF"/>
    <w:rsid w:val="00006C2A"/>
    <w:rsid w:val="00006F89"/>
    <w:rsid w:val="00011631"/>
    <w:rsid w:val="00012860"/>
    <w:rsid w:val="00014303"/>
    <w:rsid w:val="00015854"/>
    <w:rsid w:val="000165FA"/>
    <w:rsid w:val="0001679B"/>
    <w:rsid w:val="00016B8D"/>
    <w:rsid w:val="000201B3"/>
    <w:rsid w:val="000224C1"/>
    <w:rsid w:val="00023537"/>
    <w:rsid w:val="00023670"/>
    <w:rsid w:val="00024F02"/>
    <w:rsid w:val="00024F6B"/>
    <w:rsid w:val="000309E9"/>
    <w:rsid w:val="00030EF4"/>
    <w:rsid w:val="00031405"/>
    <w:rsid w:val="000329E8"/>
    <w:rsid w:val="00033840"/>
    <w:rsid w:val="00033E3D"/>
    <w:rsid w:val="0003467C"/>
    <w:rsid w:val="00040604"/>
    <w:rsid w:val="00040913"/>
    <w:rsid w:val="00041B14"/>
    <w:rsid w:val="00043570"/>
    <w:rsid w:val="000461D4"/>
    <w:rsid w:val="00046C83"/>
    <w:rsid w:val="00047C5B"/>
    <w:rsid w:val="00047CEF"/>
    <w:rsid w:val="0005310B"/>
    <w:rsid w:val="0005381E"/>
    <w:rsid w:val="00055403"/>
    <w:rsid w:val="00056F7D"/>
    <w:rsid w:val="000578BF"/>
    <w:rsid w:val="00063D20"/>
    <w:rsid w:val="00064BBA"/>
    <w:rsid w:val="000720E4"/>
    <w:rsid w:val="0007448F"/>
    <w:rsid w:val="00075F59"/>
    <w:rsid w:val="000766ED"/>
    <w:rsid w:val="0008124F"/>
    <w:rsid w:val="000815F3"/>
    <w:rsid w:val="0008325F"/>
    <w:rsid w:val="00085301"/>
    <w:rsid w:val="0008669F"/>
    <w:rsid w:val="00093EB9"/>
    <w:rsid w:val="0009483F"/>
    <w:rsid w:val="000949A4"/>
    <w:rsid w:val="00094E20"/>
    <w:rsid w:val="00095760"/>
    <w:rsid w:val="00096C07"/>
    <w:rsid w:val="00096E03"/>
    <w:rsid w:val="000A1002"/>
    <w:rsid w:val="000A2A82"/>
    <w:rsid w:val="000A2FDC"/>
    <w:rsid w:val="000A434E"/>
    <w:rsid w:val="000A45A1"/>
    <w:rsid w:val="000A529B"/>
    <w:rsid w:val="000A62B9"/>
    <w:rsid w:val="000A71FA"/>
    <w:rsid w:val="000A7B64"/>
    <w:rsid w:val="000B10EB"/>
    <w:rsid w:val="000B16FB"/>
    <w:rsid w:val="000B6477"/>
    <w:rsid w:val="000B7859"/>
    <w:rsid w:val="000C04E7"/>
    <w:rsid w:val="000C71A2"/>
    <w:rsid w:val="000C73CB"/>
    <w:rsid w:val="000D2C1B"/>
    <w:rsid w:val="000D3C9C"/>
    <w:rsid w:val="000D4C8F"/>
    <w:rsid w:val="000D5578"/>
    <w:rsid w:val="000D689B"/>
    <w:rsid w:val="000D76C5"/>
    <w:rsid w:val="000E070F"/>
    <w:rsid w:val="000E1782"/>
    <w:rsid w:val="000E2B33"/>
    <w:rsid w:val="000E75E9"/>
    <w:rsid w:val="000F0A14"/>
    <w:rsid w:val="000F0BA5"/>
    <w:rsid w:val="000F4CB8"/>
    <w:rsid w:val="000F5B93"/>
    <w:rsid w:val="000F68FA"/>
    <w:rsid w:val="000F6BF4"/>
    <w:rsid w:val="000F75D2"/>
    <w:rsid w:val="000F7B30"/>
    <w:rsid w:val="00101A0E"/>
    <w:rsid w:val="00101AAB"/>
    <w:rsid w:val="001028DD"/>
    <w:rsid w:val="0010511A"/>
    <w:rsid w:val="001061DC"/>
    <w:rsid w:val="0011449A"/>
    <w:rsid w:val="00114DCA"/>
    <w:rsid w:val="0011501B"/>
    <w:rsid w:val="00116520"/>
    <w:rsid w:val="00116E1D"/>
    <w:rsid w:val="00123801"/>
    <w:rsid w:val="0013013B"/>
    <w:rsid w:val="001302DA"/>
    <w:rsid w:val="0013085C"/>
    <w:rsid w:val="00131495"/>
    <w:rsid w:val="001333FA"/>
    <w:rsid w:val="001334D3"/>
    <w:rsid w:val="001359CA"/>
    <w:rsid w:val="00136315"/>
    <w:rsid w:val="001368CC"/>
    <w:rsid w:val="00136F73"/>
    <w:rsid w:val="00137689"/>
    <w:rsid w:val="00137ED8"/>
    <w:rsid w:val="00141F0C"/>
    <w:rsid w:val="0014260B"/>
    <w:rsid w:val="00142C4A"/>
    <w:rsid w:val="001453C1"/>
    <w:rsid w:val="00146724"/>
    <w:rsid w:val="001503AF"/>
    <w:rsid w:val="001516CA"/>
    <w:rsid w:val="00152C77"/>
    <w:rsid w:val="001538E0"/>
    <w:rsid w:val="00153B40"/>
    <w:rsid w:val="00153C5A"/>
    <w:rsid w:val="001557A0"/>
    <w:rsid w:val="00155838"/>
    <w:rsid w:val="00156615"/>
    <w:rsid w:val="00157274"/>
    <w:rsid w:val="001609AC"/>
    <w:rsid w:val="001612F8"/>
    <w:rsid w:val="00161982"/>
    <w:rsid w:val="00162402"/>
    <w:rsid w:val="00162A59"/>
    <w:rsid w:val="00163BF9"/>
    <w:rsid w:val="001649A3"/>
    <w:rsid w:val="00167828"/>
    <w:rsid w:val="0017099B"/>
    <w:rsid w:val="00170AF3"/>
    <w:rsid w:val="00172602"/>
    <w:rsid w:val="0017284D"/>
    <w:rsid w:val="0017310A"/>
    <w:rsid w:val="00173E0D"/>
    <w:rsid w:val="00174B43"/>
    <w:rsid w:val="00174BCB"/>
    <w:rsid w:val="00176168"/>
    <w:rsid w:val="001770AD"/>
    <w:rsid w:val="00180775"/>
    <w:rsid w:val="00182874"/>
    <w:rsid w:val="00184918"/>
    <w:rsid w:val="00185571"/>
    <w:rsid w:val="00186EFD"/>
    <w:rsid w:val="00190252"/>
    <w:rsid w:val="00192F16"/>
    <w:rsid w:val="001957E6"/>
    <w:rsid w:val="00196B22"/>
    <w:rsid w:val="001A0773"/>
    <w:rsid w:val="001A2C62"/>
    <w:rsid w:val="001A2C8B"/>
    <w:rsid w:val="001A4C9D"/>
    <w:rsid w:val="001A4D57"/>
    <w:rsid w:val="001A734A"/>
    <w:rsid w:val="001B0496"/>
    <w:rsid w:val="001B06C1"/>
    <w:rsid w:val="001B1771"/>
    <w:rsid w:val="001B19DE"/>
    <w:rsid w:val="001B27AE"/>
    <w:rsid w:val="001B3733"/>
    <w:rsid w:val="001B414B"/>
    <w:rsid w:val="001B4B0F"/>
    <w:rsid w:val="001B6346"/>
    <w:rsid w:val="001B680C"/>
    <w:rsid w:val="001B7031"/>
    <w:rsid w:val="001B799F"/>
    <w:rsid w:val="001C1E33"/>
    <w:rsid w:val="001C3A9D"/>
    <w:rsid w:val="001C7CB8"/>
    <w:rsid w:val="001D0431"/>
    <w:rsid w:val="001D21F5"/>
    <w:rsid w:val="001D2C57"/>
    <w:rsid w:val="001D43DB"/>
    <w:rsid w:val="001D4FFD"/>
    <w:rsid w:val="001D50F5"/>
    <w:rsid w:val="001D5439"/>
    <w:rsid w:val="001D57DE"/>
    <w:rsid w:val="001D5EE5"/>
    <w:rsid w:val="001D7593"/>
    <w:rsid w:val="001D7A79"/>
    <w:rsid w:val="001E28D7"/>
    <w:rsid w:val="001E4FE9"/>
    <w:rsid w:val="001E76EE"/>
    <w:rsid w:val="001E7811"/>
    <w:rsid w:val="001F0C28"/>
    <w:rsid w:val="001F1E53"/>
    <w:rsid w:val="001F20ED"/>
    <w:rsid w:val="001F2550"/>
    <w:rsid w:val="001F35EA"/>
    <w:rsid w:val="001F36D0"/>
    <w:rsid w:val="001F3D7F"/>
    <w:rsid w:val="001F4C73"/>
    <w:rsid w:val="001F62AE"/>
    <w:rsid w:val="001F6DDE"/>
    <w:rsid w:val="001F720B"/>
    <w:rsid w:val="001F7DCC"/>
    <w:rsid w:val="002014C5"/>
    <w:rsid w:val="00201E26"/>
    <w:rsid w:val="00202314"/>
    <w:rsid w:val="00205E5E"/>
    <w:rsid w:val="002101A2"/>
    <w:rsid w:val="0021053A"/>
    <w:rsid w:val="002109CB"/>
    <w:rsid w:val="00211D03"/>
    <w:rsid w:val="00214B5C"/>
    <w:rsid w:val="00214FD2"/>
    <w:rsid w:val="0021511A"/>
    <w:rsid w:val="00215DE7"/>
    <w:rsid w:val="00216B29"/>
    <w:rsid w:val="00216BFF"/>
    <w:rsid w:val="00217D1A"/>
    <w:rsid w:val="0022223A"/>
    <w:rsid w:val="00224C5D"/>
    <w:rsid w:val="0022551A"/>
    <w:rsid w:val="00225FB0"/>
    <w:rsid w:val="002278CA"/>
    <w:rsid w:val="00230573"/>
    <w:rsid w:val="0023384D"/>
    <w:rsid w:val="002369E7"/>
    <w:rsid w:val="00237816"/>
    <w:rsid w:val="0024144F"/>
    <w:rsid w:val="00242CD8"/>
    <w:rsid w:val="00244B18"/>
    <w:rsid w:val="00244D6A"/>
    <w:rsid w:val="00245D18"/>
    <w:rsid w:val="00250134"/>
    <w:rsid w:val="002526FE"/>
    <w:rsid w:val="00253E1A"/>
    <w:rsid w:val="002540FD"/>
    <w:rsid w:val="0025720C"/>
    <w:rsid w:val="00257D1C"/>
    <w:rsid w:val="00257D63"/>
    <w:rsid w:val="00261BF9"/>
    <w:rsid w:val="002631A7"/>
    <w:rsid w:val="00264068"/>
    <w:rsid w:val="002646B7"/>
    <w:rsid w:val="00264883"/>
    <w:rsid w:val="002655BB"/>
    <w:rsid w:val="00270C74"/>
    <w:rsid w:val="00271606"/>
    <w:rsid w:val="002727B5"/>
    <w:rsid w:val="002733D5"/>
    <w:rsid w:val="002760FD"/>
    <w:rsid w:val="002764C4"/>
    <w:rsid w:val="00277446"/>
    <w:rsid w:val="002775AE"/>
    <w:rsid w:val="00277826"/>
    <w:rsid w:val="00277EFC"/>
    <w:rsid w:val="002816CD"/>
    <w:rsid w:val="00281799"/>
    <w:rsid w:val="00282016"/>
    <w:rsid w:val="00282119"/>
    <w:rsid w:val="0028261E"/>
    <w:rsid w:val="002829D5"/>
    <w:rsid w:val="00284BDF"/>
    <w:rsid w:val="00287FC5"/>
    <w:rsid w:val="00290691"/>
    <w:rsid w:val="0029204B"/>
    <w:rsid w:val="00294507"/>
    <w:rsid w:val="002954CD"/>
    <w:rsid w:val="002967CF"/>
    <w:rsid w:val="00297397"/>
    <w:rsid w:val="002A0EC1"/>
    <w:rsid w:val="002A1B57"/>
    <w:rsid w:val="002A1BB4"/>
    <w:rsid w:val="002A1E84"/>
    <w:rsid w:val="002A2B47"/>
    <w:rsid w:val="002A3DF6"/>
    <w:rsid w:val="002A746D"/>
    <w:rsid w:val="002A752B"/>
    <w:rsid w:val="002A7E00"/>
    <w:rsid w:val="002B16AE"/>
    <w:rsid w:val="002B1F53"/>
    <w:rsid w:val="002B284D"/>
    <w:rsid w:val="002B5057"/>
    <w:rsid w:val="002B7971"/>
    <w:rsid w:val="002B7A9F"/>
    <w:rsid w:val="002C0565"/>
    <w:rsid w:val="002C2FA4"/>
    <w:rsid w:val="002C3AB8"/>
    <w:rsid w:val="002C42F9"/>
    <w:rsid w:val="002C43C1"/>
    <w:rsid w:val="002C6EDF"/>
    <w:rsid w:val="002C74FC"/>
    <w:rsid w:val="002C7A54"/>
    <w:rsid w:val="002D0568"/>
    <w:rsid w:val="002D1E48"/>
    <w:rsid w:val="002D385C"/>
    <w:rsid w:val="002D38F4"/>
    <w:rsid w:val="002D46AD"/>
    <w:rsid w:val="002D5D47"/>
    <w:rsid w:val="002D61D0"/>
    <w:rsid w:val="002E083A"/>
    <w:rsid w:val="002E1949"/>
    <w:rsid w:val="002E1D87"/>
    <w:rsid w:val="002E2090"/>
    <w:rsid w:val="002E2140"/>
    <w:rsid w:val="002E2141"/>
    <w:rsid w:val="002E6B7D"/>
    <w:rsid w:val="002F0566"/>
    <w:rsid w:val="002F0BEE"/>
    <w:rsid w:val="002F3811"/>
    <w:rsid w:val="002F3D19"/>
    <w:rsid w:val="002F4551"/>
    <w:rsid w:val="002F6414"/>
    <w:rsid w:val="00301D5A"/>
    <w:rsid w:val="003041BB"/>
    <w:rsid w:val="0030766A"/>
    <w:rsid w:val="003102F9"/>
    <w:rsid w:val="0031101E"/>
    <w:rsid w:val="00314052"/>
    <w:rsid w:val="003149EE"/>
    <w:rsid w:val="00314ADD"/>
    <w:rsid w:val="003152C0"/>
    <w:rsid w:val="0031584B"/>
    <w:rsid w:val="0031596A"/>
    <w:rsid w:val="00315EB0"/>
    <w:rsid w:val="003160FD"/>
    <w:rsid w:val="003176F8"/>
    <w:rsid w:val="00317D7C"/>
    <w:rsid w:val="00320E12"/>
    <w:rsid w:val="00323B8E"/>
    <w:rsid w:val="0032432C"/>
    <w:rsid w:val="00324FBF"/>
    <w:rsid w:val="0032749C"/>
    <w:rsid w:val="003304CB"/>
    <w:rsid w:val="00332F4E"/>
    <w:rsid w:val="0033570B"/>
    <w:rsid w:val="00335E37"/>
    <w:rsid w:val="00337130"/>
    <w:rsid w:val="00337743"/>
    <w:rsid w:val="00341486"/>
    <w:rsid w:val="0034376D"/>
    <w:rsid w:val="00343968"/>
    <w:rsid w:val="0034513A"/>
    <w:rsid w:val="00345A73"/>
    <w:rsid w:val="0034771E"/>
    <w:rsid w:val="003500B4"/>
    <w:rsid w:val="00354530"/>
    <w:rsid w:val="003545F3"/>
    <w:rsid w:val="00354618"/>
    <w:rsid w:val="00355BF5"/>
    <w:rsid w:val="0035619F"/>
    <w:rsid w:val="00356AC4"/>
    <w:rsid w:val="00357721"/>
    <w:rsid w:val="00357CCB"/>
    <w:rsid w:val="003626A6"/>
    <w:rsid w:val="00362A7F"/>
    <w:rsid w:val="00363F6B"/>
    <w:rsid w:val="003656D7"/>
    <w:rsid w:val="00367E07"/>
    <w:rsid w:val="00371105"/>
    <w:rsid w:val="003720C3"/>
    <w:rsid w:val="00372922"/>
    <w:rsid w:val="00373104"/>
    <w:rsid w:val="00373C3C"/>
    <w:rsid w:val="00374EFA"/>
    <w:rsid w:val="00375063"/>
    <w:rsid w:val="0037525F"/>
    <w:rsid w:val="003755A5"/>
    <w:rsid w:val="00377DAA"/>
    <w:rsid w:val="00381D90"/>
    <w:rsid w:val="00381F3A"/>
    <w:rsid w:val="0039044C"/>
    <w:rsid w:val="00390CAB"/>
    <w:rsid w:val="00392A6B"/>
    <w:rsid w:val="003948E0"/>
    <w:rsid w:val="00394E00"/>
    <w:rsid w:val="0039695E"/>
    <w:rsid w:val="003A2583"/>
    <w:rsid w:val="003A2EAC"/>
    <w:rsid w:val="003A30C8"/>
    <w:rsid w:val="003B0196"/>
    <w:rsid w:val="003B4A21"/>
    <w:rsid w:val="003B4E6C"/>
    <w:rsid w:val="003B505C"/>
    <w:rsid w:val="003B5489"/>
    <w:rsid w:val="003B5840"/>
    <w:rsid w:val="003B7830"/>
    <w:rsid w:val="003C0385"/>
    <w:rsid w:val="003C0494"/>
    <w:rsid w:val="003C0F9F"/>
    <w:rsid w:val="003C40CB"/>
    <w:rsid w:val="003C41C1"/>
    <w:rsid w:val="003C4DCD"/>
    <w:rsid w:val="003C5344"/>
    <w:rsid w:val="003C62C8"/>
    <w:rsid w:val="003C67B2"/>
    <w:rsid w:val="003C6D10"/>
    <w:rsid w:val="003C7D07"/>
    <w:rsid w:val="003D2C4F"/>
    <w:rsid w:val="003D39D8"/>
    <w:rsid w:val="003D4311"/>
    <w:rsid w:val="003D4633"/>
    <w:rsid w:val="003D703C"/>
    <w:rsid w:val="003E0E45"/>
    <w:rsid w:val="003E1838"/>
    <w:rsid w:val="003E465B"/>
    <w:rsid w:val="003E6794"/>
    <w:rsid w:val="003F02E5"/>
    <w:rsid w:val="003F1308"/>
    <w:rsid w:val="003F1343"/>
    <w:rsid w:val="003F6DAE"/>
    <w:rsid w:val="003F6F44"/>
    <w:rsid w:val="003F764D"/>
    <w:rsid w:val="0040134D"/>
    <w:rsid w:val="00401E73"/>
    <w:rsid w:val="00404D38"/>
    <w:rsid w:val="00405EC4"/>
    <w:rsid w:val="0040704F"/>
    <w:rsid w:val="00410FA2"/>
    <w:rsid w:val="004120E1"/>
    <w:rsid w:val="00412495"/>
    <w:rsid w:val="00414179"/>
    <w:rsid w:val="00416152"/>
    <w:rsid w:val="00416F3F"/>
    <w:rsid w:val="00420FC9"/>
    <w:rsid w:val="004227DC"/>
    <w:rsid w:val="00423D75"/>
    <w:rsid w:val="00425310"/>
    <w:rsid w:val="00426883"/>
    <w:rsid w:val="004270E8"/>
    <w:rsid w:val="00427783"/>
    <w:rsid w:val="00427ED0"/>
    <w:rsid w:val="0043713E"/>
    <w:rsid w:val="004403B8"/>
    <w:rsid w:val="00441AE2"/>
    <w:rsid w:val="00443E38"/>
    <w:rsid w:val="004453A7"/>
    <w:rsid w:val="00445456"/>
    <w:rsid w:val="004506C3"/>
    <w:rsid w:val="00455BA4"/>
    <w:rsid w:val="004579BA"/>
    <w:rsid w:val="00457EED"/>
    <w:rsid w:val="004604C2"/>
    <w:rsid w:val="00460C28"/>
    <w:rsid w:val="00460CBC"/>
    <w:rsid w:val="00464706"/>
    <w:rsid w:val="004656B8"/>
    <w:rsid w:val="00465BF2"/>
    <w:rsid w:val="00465D42"/>
    <w:rsid w:val="004671CB"/>
    <w:rsid w:val="004703F0"/>
    <w:rsid w:val="0047119E"/>
    <w:rsid w:val="004725E4"/>
    <w:rsid w:val="00474E94"/>
    <w:rsid w:val="00476539"/>
    <w:rsid w:val="0048128B"/>
    <w:rsid w:val="00484BA9"/>
    <w:rsid w:val="00484E9F"/>
    <w:rsid w:val="00484F31"/>
    <w:rsid w:val="00486488"/>
    <w:rsid w:val="00490AFB"/>
    <w:rsid w:val="00492F15"/>
    <w:rsid w:val="00493C6C"/>
    <w:rsid w:val="004950CA"/>
    <w:rsid w:val="00495B44"/>
    <w:rsid w:val="004964EB"/>
    <w:rsid w:val="004965E0"/>
    <w:rsid w:val="00497170"/>
    <w:rsid w:val="004A11CA"/>
    <w:rsid w:val="004A1929"/>
    <w:rsid w:val="004A2516"/>
    <w:rsid w:val="004A2D13"/>
    <w:rsid w:val="004A3816"/>
    <w:rsid w:val="004A3FAE"/>
    <w:rsid w:val="004A4F7C"/>
    <w:rsid w:val="004A65C4"/>
    <w:rsid w:val="004A690D"/>
    <w:rsid w:val="004A7939"/>
    <w:rsid w:val="004B18AC"/>
    <w:rsid w:val="004B513A"/>
    <w:rsid w:val="004B6C6B"/>
    <w:rsid w:val="004B7C6A"/>
    <w:rsid w:val="004C0192"/>
    <w:rsid w:val="004C22E9"/>
    <w:rsid w:val="004C2887"/>
    <w:rsid w:val="004C4952"/>
    <w:rsid w:val="004C4B91"/>
    <w:rsid w:val="004C6570"/>
    <w:rsid w:val="004C6A1B"/>
    <w:rsid w:val="004D490E"/>
    <w:rsid w:val="004D5463"/>
    <w:rsid w:val="004E0E9C"/>
    <w:rsid w:val="004E1947"/>
    <w:rsid w:val="004E4314"/>
    <w:rsid w:val="004F0951"/>
    <w:rsid w:val="004F1731"/>
    <w:rsid w:val="004F2288"/>
    <w:rsid w:val="004F32EE"/>
    <w:rsid w:val="004F579C"/>
    <w:rsid w:val="00500B14"/>
    <w:rsid w:val="0050263D"/>
    <w:rsid w:val="0050271C"/>
    <w:rsid w:val="0050338C"/>
    <w:rsid w:val="005041C5"/>
    <w:rsid w:val="00507A28"/>
    <w:rsid w:val="00507FAE"/>
    <w:rsid w:val="005116AF"/>
    <w:rsid w:val="0051456C"/>
    <w:rsid w:val="00521346"/>
    <w:rsid w:val="0052183A"/>
    <w:rsid w:val="00522017"/>
    <w:rsid w:val="00524F9D"/>
    <w:rsid w:val="00530E03"/>
    <w:rsid w:val="005430FF"/>
    <w:rsid w:val="00544D07"/>
    <w:rsid w:val="00545F22"/>
    <w:rsid w:val="00547AA7"/>
    <w:rsid w:val="005515B3"/>
    <w:rsid w:val="005526A8"/>
    <w:rsid w:val="00553F7E"/>
    <w:rsid w:val="00553F81"/>
    <w:rsid w:val="0055600F"/>
    <w:rsid w:val="00557CBD"/>
    <w:rsid w:val="00560858"/>
    <w:rsid w:val="00561F7F"/>
    <w:rsid w:val="00563E99"/>
    <w:rsid w:val="00565AF0"/>
    <w:rsid w:val="00565BE0"/>
    <w:rsid w:val="0057008B"/>
    <w:rsid w:val="0057167F"/>
    <w:rsid w:val="00572EF5"/>
    <w:rsid w:val="00574606"/>
    <w:rsid w:val="00575FA8"/>
    <w:rsid w:val="0057727F"/>
    <w:rsid w:val="00580AB2"/>
    <w:rsid w:val="005818B7"/>
    <w:rsid w:val="00581FE3"/>
    <w:rsid w:val="00584AAA"/>
    <w:rsid w:val="0058561B"/>
    <w:rsid w:val="0058576D"/>
    <w:rsid w:val="0058690E"/>
    <w:rsid w:val="00591C71"/>
    <w:rsid w:val="005922FF"/>
    <w:rsid w:val="00595552"/>
    <w:rsid w:val="0059696D"/>
    <w:rsid w:val="005A103A"/>
    <w:rsid w:val="005A1578"/>
    <w:rsid w:val="005A1B5E"/>
    <w:rsid w:val="005A28BD"/>
    <w:rsid w:val="005A53E7"/>
    <w:rsid w:val="005A6F89"/>
    <w:rsid w:val="005A782E"/>
    <w:rsid w:val="005A7C7C"/>
    <w:rsid w:val="005B04DE"/>
    <w:rsid w:val="005B1EFB"/>
    <w:rsid w:val="005B4F1C"/>
    <w:rsid w:val="005B4F79"/>
    <w:rsid w:val="005B4FD4"/>
    <w:rsid w:val="005C0EA5"/>
    <w:rsid w:val="005C12F5"/>
    <w:rsid w:val="005C1D4F"/>
    <w:rsid w:val="005C32AE"/>
    <w:rsid w:val="005C3C0C"/>
    <w:rsid w:val="005C4916"/>
    <w:rsid w:val="005C56EE"/>
    <w:rsid w:val="005C6EAD"/>
    <w:rsid w:val="005D08C4"/>
    <w:rsid w:val="005D5155"/>
    <w:rsid w:val="005D675D"/>
    <w:rsid w:val="005E0945"/>
    <w:rsid w:val="005E0D13"/>
    <w:rsid w:val="005E209F"/>
    <w:rsid w:val="005E3F98"/>
    <w:rsid w:val="005E55A3"/>
    <w:rsid w:val="005E5ABA"/>
    <w:rsid w:val="005E7F8C"/>
    <w:rsid w:val="005F0951"/>
    <w:rsid w:val="005F16D6"/>
    <w:rsid w:val="005F1AAD"/>
    <w:rsid w:val="005F29C4"/>
    <w:rsid w:val="005F3492"/>
    <w:rsid w:val="005F451D"/>
    <w:rsid w:val="005F5C07"/>
    <w:rsid w:val="005F6336"/>
    <w:rsid w:val="005F6366"/>
    <w:rsid w:val="005F7F38"/>
    <w:rsid w:val="006012A5"/>
    <w:rsid w:val="00602C41"/>
    <w:rsid w:val="006061E2"/>
    <w:rsid w:val="00606D9A"/>
    <w:rsid w:val="00606DC2"/>
    <w:rsid w:val="00610915"/>
    <w:rsid w:val="00612119"/>
    <w:rsid w:val="00616A74"/>
    <w:rsid w:val="006200EA"/>
    <w:rsid w:val="006249FF"/>
    <w:rsid w:val="00625665"/>
    <w:rsid w:val="006331EB"/>
    <w:rsid w:val="00634759"/>
    <w:rsid w:val="0063506F"/>
    <w:rsid w:val="00636DB4"/>
    <w:rsid w:val="006405CB"/>
    <w:rsid w:val="00640AEC"/>
    <w:rsid w:val="00642120"/>
    <w:rsid w:val="00645C3F"/>
    <w:rsid w:val="00645CA0"/>
    <w:rsid w:val="00646122"/>
    <w:rsid w:val="00646B9A"/>
    <w:rsid w:val="00647479"/>
    <w:rsid w:val="00650D8C"/>
    <w:rsid w:val="00651E56"/>
    <w:rsid w:val="00653EC1"/>
    <w:rsid w:val="006557B0"/>
    <w:rsid w:val="006566FF"/>
    <w:rsid w:val="006604AD"/>
    <w:rsid w:val="006662AF"/>
    <w:rsid w:val="00666C30"/>
    <w:rsid w:val="0066774B"/>
    <w:rsid w:val="0066784B"/>
    <w:rsid w:val="00667B03"/>
    <w:rsid w:val="0067037E"/>
    <w:rsid w:val="00672BC4"/>
    <w:rsid w:val="006761E7"/>
    <w:rsid w:val="006809AB"/>
    <w:rsid w:val="00681DEB"/>
    <w:rsid w:val="00682992"/>
    <w:rsid w:val="0068398F"/>
    <w:rsid w:val="0068461C"/>
    <w:rsid w:val="00685657"/>
    <w:rsid w:val="00685FE9"/>
    <w:rsid w:val="00693739"/>
    <w:rsid w:val="00695651"/>
    <w:rsid w:val="006956A4"/>
    <w:rsid w:val="00695A52"/>
    <w:rsid w:val="006A17E2"/>
    <w:rsid w:val="006A184C"/>
    <w:rsid w:val="006A2FC0"/>
    <w:rsid w:val="006A3CFD"/>
    <w:rsid w:val="006A430A"/>
    <w:rsid w:val="006A72F3"/>
    <w:rsid w:val="006A7803"/>
    <w:rsid w:val="006A79B0"/>
    <w:rsid w:val="006B092E"/>
    <w:rsid w:val="006B1F2D"/>
    <w:rsid w:val="006B1FBE"/>
    <w:rsid w:val="006B37DC"/>
    <w:rsid w:val="006B4C42"/>
    <w:rsid w:val="006B4D9B"/>
    <w:rsid w:val="006B5C90"/>
    <w:rsid w:val="006B79A2"/>
    <w:rsid w:val="006C0B46"/>
    <w:rsid w:val="006C1004"/>
    <w:rsid w:val="006C1A44"/>
    <w:rsid w:val="006C6F90"/>
    <w:rsid w:val="006D0643"/>
    <w:rsid w:val="006D1CBF"/>
    <w:rsid w:val="006D2A78"/>
    <w:rsid w:val="006D4B14"/>
    <w:rsid w:val="006D4C6C"/>
    <w:rsid w:val="006D58F1"/>
    <w:rsid w:val="006D5F2E"/>
    <w:rsid w:val="006D7698"/>
    <w:rsid w:val="006D7723"/>
    <w:rsid w:val="006D7BFB"/>
    <w:rsid w:val="006E18DB"/>
    <w:rsid w:val="006E2DD7"/>
    <w:rsid w:val="006E33B7"/>
    <w:rsid w:val="006E35EE"/>
    <w:rsid w:val="006E5814"/>
    <w:rsid w:val="006F0340"/>
    <w:rsid w:val="006F1005"/>
    <w:rsid w:val="006F1B20"/>
    <w:rsid w:val="006F3056"/>
    <w:rsid w:val="006F3D7B"/>
    <w:rsid w:val="006F4FE9"/>
    <w:rsid w:val="006F56D2"/>
    <w:rsid w:val="007020B2"/>
    <w:rsid w:val="00711C9F"/>
    <w:rsid w:val="007122C6"/>
    <w:rsid w:val="00715509"/>
    <w:rsid w:val="00716EAD"/>
    <w:rsid w:val="00720452"/>
    <w:rsid w:val="00721FF7"/>
    <w:rsid w:val="00723433"/>
    <w:rsid w:val="00730200"/>
    <w:rsid w:val="0073099E"/>
    <w:rsid w:val="00731021"/>
    <w:rsid w:val="00731521"/>
    <w:rsid w:val="00731E46"/>
    <w:rsid w:val="00732A7A"/>
    <w:rsid w:val="00732A8B"/>
    <w:rsid w:val="0073349C"/>
    <w:rsid w:val="007339D4"/>
    <w:rsid w:val="00734DA4"/>
    <w:rsid w:val="00735C66"/>
    <w:rsid w:val="00741587"/>
    <w:rsid w:val="007416AC"/>
    <w:rsid w:val="00741BBB"/>
    <w:rsid w:val="00742733"/>
    <w:rsid w:val="00743C26"/>
    <w:rsid w:val="00745A1B"/>
    <w:rsid w:val="0075173A"/>
    <w:rsid w:val="00751BD7"/>
    <w:rsid w:val="00752562"/>
    <w:rsid w:val="007534A2"/>
    <w:rsid w:val="00756899"/>
    <w:rsid w:val="00757026"/>
    <w:rsid w:val="007608CC"/>
    <w:rsid w:val="00761107"/>
    <w:rsid w:val="00761689"/>
    <w:rsid w:val="007622F9"/>
    <w:rsid w:val="00762F6F"/>
    <w:rsid w:val="00763985"/>
    <w:rsid w:val="00763BA8"/>
    <w:rsid w:val="007641CD"/>
    <w:rsid w:val="00771FDC"/>
    <w:rsid w:val="00772BC8"/>
    <w:rsid w:val="007735E9"/>
    <w:rsid w:val="00774E7B"/>
    <w:rsid w:val="00776E71"/>
    <w:rsid w:val="00777AD5"/>
    <w:rsid w:val="0078021A"/>
    <w:rsid w:val="0078074B"/>
    <w:rsid w:val="00781C40"/>
    <w:rsid w:val="00784DE5"/>
    <w:rsid w:val="00784F58"/>
    <w:rsid w:val="00786D7D"/>
    <w:rsid w:val="00786F94"/>
    <w:rsid w:val="00790012"/>
    <w:rsid w:val="0079027F"/>
    <w:rsid w:val="00793A9E"/>
    <w:rsid w:val="00795F3C"/>
    <w:rsid w:val="0079600B"/>
    <w:rsid w:val="0079607E"/>
    <w:rsid w:val="00796E2D"/>
    <w:rsid w:val="0079716C"/>
    <w:rsid w:val="007971BD"/>
    <w:rsid w:val="0079737D"/>
    <w:rsid w:val="0079750F"/>
    <w:rsid w:val="007A05CA"/>
    <w:rsid w:val="007A159D"/>
    <w:rsid w:val="007A1A47"/>
    <w:rsid w:val="007A25E4"/>
    <w:rsid w:val="007A2DA5"/>
    <w:rsid w:val="007A2DEC"/>
    <w:rsid w:val="007A6B49"/>
    <w:rsid w:val="007A6F31"/>
    <w:rsid w:val="007A7B79"/>
    <w:rsid w:val="007B15BB"/>
    <w:rsid w:val="007B1A91"/>
    <w:rsid w:val="007B1FB4"/>
    <w:rsid w:val="007B288B"/>
    <w:rsid w:val="007B4CD4"/>
    <w:rsid w:val="007B50ED"/>
    <w:rsid w:val="007B6853"/>
    <w:rsid w:val="007B7D10"/>
    <w:rsid w:val="007C2A76"/>
    <w:rsid w:val="007C2E1A"/>
    <w:rsid w:val="007C41BD"/>
    <w:rsid w:val="007C6D60"/>
    <w:rsid w:val="007C7168"/>
    <w:rsid w:val="007C78F8"/>
    <w:rsid w:val="007D4DC9"/>
    <w:rsid w:val="007E521F"/>
    <w:rsid w:val="007E69EA"/>
    <w:rsid w:val="007E6AE0"/>
    <w:rsid w:val="007E6E08"/>
    <w:rsid w:val="007F13EE"/>
    <w:rsid w:val="007F393A"/>
    <w:rsid w:val="007F536F"/>
    <w:rsid w:val="007F5E4E"/>
    <w:rsid w:val="007F5F90"/>
    <w:rsid w:val="007F6C24"/>
    <w:rsid w:val="007F7408"/>
    <w:rsid w:val="007F75FA"/>
    <w:rsid w:val="007F7707"/>
    <w:rsid w:val="00802DDC"/>
    <w:rsid w:val="00803C61"/>
    <w:rsid w:val="00807F20"/>
    <w:rsid w:val="00810300"/>
    <w:rsid w:val="00812095"/>
    <w:rsid w:val="00812272"/>
    <w:rsid w:val="00812FB7"/>
    <w:rsid w:val="00814E73"/>
    <w:rsid w:val="00817AC8"/>
    <w:rsid w:val="00820C45"/>
    <w:rsid w:val="00822490"/>
    <w:rsid w:val="0082298B"/>
    <w:rsid w:val="0082387B"/>
    <w:rsid w:val="00824EDC"/>
    <w:rsid w:val="00825135"/>
    <w:rsid w:val="00826168"/>
    <w:rsid w:val="008270EE"/>
    <w:rsid w:val="008277B5"/>
    <w:rsid w:val="0083058B"/>
    <w:rsid w:val="00830EF2"/>
    <w:rsid w:val="00831717"/>
    <w:rsid w:val="00833261"/>
    <w:rsid w:val="00834266"/>
    <w:rsid w:val="00836815"/>
    <w:rsid w:val="00843F7D"/>
    <w:rsid w:val="008451F9"/>
    <w:rsid w:val="00845F1A"/>
    <w:rsid w:val="008503BF"/>
    <w:rsid w:val="00850A1C"/>
    <w:rsid w:val="00850C6C"/>
    <w:rsid w:val="008519D7"/>
    <w:rsid w:val="00852787"/>
    <w:rsid w:val="00853C0C"/>
    <w:rsid w:val="00854CC5"/>
    <w:rsid w:val="008554B0"/>
    <w:rsid w:val="00857906"/>
    <w:rsid w:val="00857CC2"/>
    <w:rsid w:val="00857FE3"/>
    <w:rsid w:val="00863E21"/>
    <w:rsid w:val="00865788"/>
    <w:rsid w:val="00882678"/>
    <w:rsid w:val="00883D05"/>
    <w:rsid w:val="00886587"/>
    <w:rsid w:val="008868C5"/>
    <w:rsid w:val="00887C6B"/>
    <w:rsid w:val="00891FDA"/>
    <w:rsid w:val="008930BE"/>
    <w:rsid w:val="00894F26"/>
    <w:rsid w:val="00895D59"/>
    <w:rsid w:val="00897597"/>
    <w:rsid w:val="008A141A"/>
    <w:rsid w:val="008A268A"/>
    <w:rsid w:val="008A4422"/>
    <w:rsid w:val="008A69FB"/>
    <w:rsid w:val="008B066E"/>
    <w:rsid w:val="008B46F4"/>
    <w:rsid w:val="008B475D"/>
    <w:rsid w:val="008B65CB"/>
    <w:rsid w:val="008B7271"/>
    <w:rsid w:val="008B72DC"/>
    <w:rsid w:val="008B7D6F"/>
    <w:rsid w:val="008C009A"/>
    <w:rsid w:val="008C0880"/>
    <w:rsid w:val="008C0AC6"/>
    <w:rsid w:val="008C2252"/>
    <w:rsid w:val="008C23C4"/>
    <w:rsid w:val="008C267B"/>
    <w:rsid w:val="008C3266"/>
    <w:rsid w:val="008C3B0F"/>
    <w:rsid w:val="008C42E5"/>
    <w:rsid w:val="008C546B"/>
    <w:rsid w:val="008C5A71"/>
    <w:rsid w:val="008C6EE6"/>
    <w:rsid w:val="008C7276"/>
    <w:rsid w:val="008D32D4"/>
    <w:rsid w:val="008D429C"/>
    <w:rsid w:val="008D4D5A"/>
    <w:rsid w:val="008D5F19"/>
    <w:rsid w:val="008D7422"/>
    <w:rsid w:val="008E249D"/>
    <w:rsid w:val="008E4201"/>
    <w:rsid w:val="008E75C2"/>
    <w:rsid w:val="008F0ADD"/>
    <w:rsid w:val="008F3082"/>
    <w:rsid w:val="008F321B"/>
    <w:rsid w:val="008F47AB"/>
    <w:rsid w:val="008F60FE"/>
    <w:rsid w:val="00900923"/>
    <w:rsid w:val="009024EE"/>
    <w:rsid w:val="00902F6A"/>
    <w:rsid w:val="00906114"/>
    <w:rsid w:val="009078AE"/>
    <w:rsid w:val="00907EB8"/>
    <w:rsid w:val="00907FDC"/>
    <w:rsid w:val="0091099D"/>
    <w:rsid w:val="009116B0"/>
    <w:rsid w:val="00913122"/>
    <w:rsid w:val="00913DDA"/>
    <w:rsid w:val="00914C09"/>
    <w:rsid w:val="00916239"/>
    <w:rsid w:val="0091769E"/>
    <w:rsid w:val="00917E3C"/>
    <w:rsid w:val="009230AD"/>
    <w:rsid w:val="00924D0A"/>
    <w:rsid w:val="00925945"/>
    <w:rsid w:val="0093159B"/>
    <w:rsid w:val="00931D84"/>
    <w:rsid w:val="00932248"/>
    <w:rsid w:val="00937C72"/>
    <w:rsid w:val="00940E62"/>
    <w:rsid w:val="00942EE3"/>
    <w:rsid w:val="009448AC"/>
    <w:rsid w:val="0094569E"/>
    <w:rsid w:val="009466C3"/>
    <w:rsid w:val="00946791"/>
    <w:rsid w:val="0094702D"/>
    <w:rsid w:val="0095177D"/>
    <w:rsid w:val="009529ED"/>
    <w:rsid w:val="00953374"/>
    <w:rsid w:val="009539A0"/>
    <w:rsid w:val="00955163"/>
    <w:rsid w:val="0095619D"/>
    <w:rsid w:val="0096142F"/>
    <w:rsid w:val="0096143E"/>
    <w:rsid w:val="00962E16"/>
    <w:rsid w:val="009644C5"/>
    <w:rsid w:val="00964C6D"/>
    <w:rsid w:val="00965248"/>
    <w:rsid w:val="00967FAF"/>
    <w:rsid w:val="00970532"/>
    <w:rsid w:val="00977068"/>
    <w:rsid w:val="00980AD7"/>
    <w:rsid w:val="009813A7"/>
    <w:rsid w:val="00981FD7"/>
    <w:rsid w:val="00983FF0"/>
    <w:rsid w:val="00985526"/>
    <w:rsid w:val="009872E0"/>
    <w:rsid w:val="00987936"/>
    <w:rsid w:val="00990561"/>
    <w:rsid w:val="009916BB"/>
    <w:rsid w:val="00991D6D"/>
    <w:rsid w:val="00993996"/>
    <w:rsid w:val="009A0AE7"/>
    <w:rsid w:val="009A7D47"/>
    <w:rsid w:val="009A7D98"/>
    <w:rsid w:val="009B00B0"/>
    <w:rsid w:val="009B0DC1"/>
    <w:rsid w:val="009B1506"/>
    <w:rsid w:val="009B184E"/>
    <w:rsid w:val="009B21B4"/>
    <w:rsid w:val="009B5B00"/>
    <w:rsid w:val="009B5DA4"/>
    <w:rsid w:val="009B6147"/>
    <w:rsid w:val="009B66D5"/>
    <w:rsid w:val="009C1190"/>
    <w:rsid w:val="009C30FC"/>
    <w:rsid w:val="009C51B4"/>
    <w:rsid w:val="009C52F4"/>
    <w:rsid w:val="009C7AAB"/>
    <w:rsid w:val="009D0BC0"/>
    <w:rsid w:val="009D2AB5"/>
    <w:rsid w:val="009D3240"/>
    <w:rsid w:val="009D3C64"/>
    <w:rsid w:val="009D3E51"/>
    <w:rsid w:val="009D43F3"/>
    <w:rsid w:val="009D48B9"/>
    <w:rsid w:val="009D49F3"/>
    <w:rsid w:val="009D5A01"/>
    <w:rsid w:val="009D7295"/>
    <w:rsid w:val="009E240D"/>
    <w:rsid w:val="009E2998"/>
    <w:rsid w:val="009F31EF"/>
    <w:rsid w:val="009F47B8"/>
    <w:rsid w:val="009F5C82"/>
    <w:rsid w:val="00A0015C"/>
    <w:rsid w:val="00A00B3C"/>
    <w:rsid w:val="00A00D82"/>
    <w:rsid w:val="00A01779"/>
    <w:rsid w:val="00A0382A"/>
    <w:rsid w:val="00A03DEF"/>
    <w:rsid w:val="00A074FE"/>
    <w:rsid w:val="00A07CD1"/>
    <w:rsid w:val="00A11434"/>
    <w:rsid w:val="00A12650"/>
    <w:rsid w:val="00A12F4B"/>
    <w:rsid w:val="00A13CF8"/>
    <w:rsid w:val="00A14F77"/>
    <w:rsid w:val="00A15ED2"/>
    <w:rsid w:val="00A174DE"/>
    <w:rsid w:val="00A20500"/>
    <w:rsid w:val="00A20D12"/>
    <w:rsid w:val="00A2138D"/>
    <w:rsid w:val="00A23C71"/>
    <w:rsid w:val="00A23E0A"/>
    <w:rsid w:val="00A246EB"/>
    <w:rsid w:val="00A2534D"/>
    <w:rsid w:val="00A25B8E"/>
    <w:rsid w:val="00A25F8C"/>
    <w:rsid w:val="00A2667C"/>
    <w:rsid w:val="00A27C56"/>
    <w:rsid w:val="00A30FE5"/>
    <w:rsid w:val="00A3151E"/>
    <w:rsid w:val="00A34717"/>
    <w:rsid w:val="00A37797"/>
    <w:rsid w:val="00A40677"/>
    <w:rsid w:val="00A4426B"/>
    <w:rsid w:val="00A44290"/>
    <w:rsid w:val="00A4468C"/>
    <w:rsid w:val="00A4543E"/>
    <w:rsid w:val="00A466B4"/>
    <w:rsid w:val="00A475FE"/>
    <w:rsid w:val="00A50AE3"/>
    <w:rsid w:val="00A5110D"/>
    <w:rsid w:val="00A517B0"/>
    <w:rsid w:val="00A51CDC"/>
    <w:rsid w:val="00A5424E"/>
    <w:rsid w:val="00A55F7F"/>
    <w:rsid w:val="00A60220"/>
    <w:rsid w:val="00A60CF3"/>
    <w:rsid w:val="00A60EA4"/>
    <w:rsid w:val="00A611C9"/>
    <w:rsid w:val="00A6139A"/>
    <w:rsid w:val="00A63927"/>
    <w:rsid w:val="00A63E89"/>
    <w:rsid w:val="00A65AD1"/>
    <w:rsid w:val="00A65BF8"/>
    <w:rsid w:val="00A66086"/>
    <w:rsid w:val="00A70687"/>
    <w:rsid w:val="00A718CA"/>
    <w:rsid w:val="00A71A38"/>
    <w:rsid w:val="00A71B7C"/>
    <w:rsid w:val="00A7565A"/>
    <w:rsid w:val="00A77FA4"/>
    <w:rsid w:val="00A815AA"/>
    <w:rsid w:val="00A83215"/>
    <w:rsid w:val="00A8430C"/>
    <w:rsid w:val="00A84751"/>
    <w:rsid w:val="00A8487A"/>
    <w:rsid w:val="00A857A0"/>
    <w:rsid w:val="00A85937"/>
    <w:rsid w:val="00A867BC"/>
    <w:rsid w:val="00A871D5"/>
    <w:rsid w:val="00A90A1A"/>
    <w:rsid w:val="00A91B00"/>
    <w:rsid w:val="00A931F4"/>
    <w:rsid w:val="00A94DA5"/>
    <w:rsid w:val="00A94E25"/>
    <w:rsid w:val="00AA134A"/>
    <w:rsid w:val="00AA4B41"/>
    <w:rsid w:val="00AB15E9"/>
    <w:rsid w:val="00AB2DBE"/>
    <w:rsid w:val="00AB3A68"/>
    <w:rsid w:val="00AB4D4B"/>
    <w:rsid w:val="00AB690C"/>
    <w:rsid w:val="00AB6A3A"/>
    <w:rsid w:val="00AB7777"/>
    <w:rsid w:val="00AB7C73"/>
    <w:rsid w:val="00AC042F"/>
    <w:rsid w:val="00AC063B"/>
    <w:rsid w:val="00AC08A4"/>
    <w:rsid w:val="00AC162C"/>
    <w:rsid w:val="00AC1B47"/>
    <w:rsid w:val="00AC34D4"/>
    <w:rsid w:val="00AC5D11"/>
    <w:rsid w:val="00AC6D4D"/>
    <w:rsid w:val="00AC7653"/>
    <w:rsid w:val="00AD0C54"/>
    <w:rsid w:val="00AD3CC9"/>
    <w:rsid w:val="00AD4219"/>
    <w:rsid w:val="00AD43D3"/>
    <w:rsid w:val="00AD70BC"/>
    <w:rsid w:val="00AD74D0"/>
    <w:rsid w:val="00AD7B61"/>
    <w:rsid w:val="00AE14F3"/>
    <w:rsid w:val="00AE4157"/>
    <w:rsid w:val="00AE56FF"/>
    <w:rsid w:val="00AF2460"/>
    <w:rsid w:val="00AF2D44"/>
    <w:rsid w:val="00AF4D5F"/>
    <w:rsid w:val="00AF4F33"/>
    <w:rsid w:val="00AF670F"/>
    <w:rsid w:val="00AF6B20"/>
    <w:rsid w:val="00B007A8"/>
    <w:rsid w:val="00B0268C"/>
    <w:rsid w:val="00B03359"/>
    <w:rsid w:val="00B03726"/>
    <w:rsid w:val="00B0670D"/>
    <w:rsid w:val="00B10515"/>
    <w:rsid w:val="00B10E29"/>
    <w:rsid w:val="00B118C6"/>
    <w:rsid w:val="00B12897"/>
    <w:rsid w:val="00B13305"/>
    <w:rsid w:val="00B17046"/>
    <w:rsid w:val="00B174EA"/>
    <w:rsid w:val="00B20BE7"/>
    <w:rsid w:val="00B23DEB"/>
    <w:rsid w:val="00B275B8"/>
    <w:rsid w:val="00B278B2"/>
    <w:rsid w:val="00B3114F"/>
    <w:rsid w:val="00B3135C"/>
    <w:rsid w:val="00B316F6"/>
    <w:rsid w:val="00B3270C"/>
    <w:rsid w:val="00B33C7F"/>
    <w:rsid w:val="00B364CA"/>
    <w:rsid w:val="00B37B38"/>
    <w:rsid w:val="00B414D4"/>
    <w:rsid w:val="00B41F17"/>
    <w:rsid w:val="00B42C2B"/>
    <w:rsid w:val="00B4312A"/>
    <w:rsid w:val="00B4407D"/>
    <w:rsid w:val="00B44DE4"/>
    <w:rsid w:val="00B45812"/>
    <w:rsid w:val="00B47D58"/>
    <w:rsid w:val="00B50DAE"/>
    <w:rsid w:val="00B528C8"/>
    <w:rsid w:val="00B5567E"/>
    <w:rsid w:val="00B606A0"/>
    <w:rsid w:val="00B61836"/>
    <w:rsid w:val="00B626E1"/>
    <w:rsid w:val="00B629C8"/>
    <w:rsid w:val="00B62F6A"/>
    <w:rsid w:val="00B63621"/>
    <w:rsid w:val="00B6708A"/>
    <w:rsid w:val="00B670A5"/>
    <w:rsid w:val="00B70351"/>
    <w:rsid w:val="00B72AED"/>
    <w:rsid w:val="00B7440B"/>
    <w:rsid w:val="00B74B44"/>
    <w:rsid w:val="00B83BF4"/>
    <w:rsid w:val="00B846C1"/>
    <w:rsid w:val="00B849DF"/>
    <w:rsid w:val="00B85420"/>
    <w:rsid w:val="00B85943"/>
    <w:rsid w:val="00B859F9"/>
    <w:rsid w:val="00B867A4"/>
    <w:rsid w:val="00B87BFB"/>
    <w:rsid w:val="00B9160D"/>
    <w:rsid w:val="00B916A5"/>
    <w:rsid w:val="00B93163"/>
    <w:rsid w:val="00B94D15"/>
    <w:rsid w:val="00B97423"/>
    <w:rsid w:val="00BA048A"/>
    <w:rsid w:val="00BA3956"/>
    <w:rsid w:val="00BA4F53"/>
    <w:rsid w:val="00BA6E13"/>
    <w:rsid w:val="00BA7185"/>
    <w:rsid w:val="00BB16E4"/>
    <w:rsid w:val="00BB3074"/>
    <w:rsid w:val="00BB37A6"/>
    <w:rsid w:val="00BB52A1"/>
    <w:rsid w:val="00BB551E"/>
    <w:rsid w:val="00BB62C4"/>
    <w:rsid w:val="00BC0F27"/>
    <w:rsid w:val="00BC24AC"/>
    <w:rsid w:val="00BC27B8"/>
    <w:rsid w:val="00BC6FE6"/>
    <w:rsid w:val="00BC757D"/>
    <w:rsid w:val="00BC77EA"/>
    <w:rsid w:val="00BC7D6C"/>
    <w:rsid w:val="00BD3F35"/>
    <w:rsid w:val="00BD51A3"/>
    <w:rsid w:val="00BD5F75"/>
    <w:rsid w:val="00BD6AA6"/>
    <w:rsid w:val="00BD70FA"/>
    <w:rsid w:val="00BD742F"/>
    <w:rsid w:val="00BE14ED"/>
    <w:rsid w:val="00BE1B12"/>
    <w:rsid w:val="00BE20E8"/>
    <w:rsid w:val="00BE311F"/>
    <w:rsid w:val="00BE36DC"/>
    <w:rsid w:val="00BE47B8"/>
    <w:rsid w:val="00BE49AC"/>
    <w:rsid w:val="00BE5098"/>
    <w:rsid w:val="00BE59D6"/>
    <w:rsid w:val="00BF20FB"/>
    <w:rsid w:val="00BF3FFF"/>
    <w:rsid w:val="00BF4D54"/>
    <w:rsid w:val="00BF595E"/>
    <w:rsid w:val="00BF6185"/>
    <w:rsid w:val="00C00914"/>
    <w:rsid w:val="00C040B4"/>
    <w:rsid w:val="00C05B76"/>
    <w:rsid w:val="00C05CF2"/>
    <w:rsid w:val="00C0770B"/>
    <w:rsid w:val="00C07D89"/>
    <w:rsid w:val="00C11FB8"/>
    <w:rsid w:val="00C12000"/>
    <w:rsid w:val="00C17843"/>
    <w:rsid w:val="00C217E1"/>
    <w:rsid w:val="00C21FDE"/>
    <w:rsid w:val="00C226B6"/>
    <w:rsid w:val="00C23ED3"/>
    <w:rsid w:val="00C2513B"/>
    <w:rsid w:val="00C2558B"/>
    <w:rsid w:val="00C308EF"/>
    <w:rsid w:val="00C31897"/>
    <w:rsid w:val="00C3385B"/>
    <w:rsid w:val="00C33D88"/>
    <w:rsid w:val="00C346BF"/>
    <w:rsid w:val="00C35506"/>
    <w:rsid w:val="00C37F20"/>
    <w:rsid w:val="00C40FB5"/>
    <w:rsid w:val="00C4133F"/>
    <w:rsid w:val="00C43100"/>
    <w:rsid w:val="00C4343D"/>
    <w:rsid w:val="00C43D29"/>
    <w:rsid w:val="00C51DB6"/>
    <w:rsid w:val="00C522DF"/>
    <w:rsid w:val="00C526FD"/>
    <w:rsid w:val="00C5461E"/>
    <w:rsid w:val="00C56BA2"/>
    <w:rsid w:val="00C61523"/>
    <w:rsid w:val="00C61FB3"/>
    <w:rsid w:val="00C635AA"/>
    <w:rsid w:val="00C638C5"/>
    <w:rsid w:val="00C65509"/>
    <w:rsid w:val="00C65BC8"/>
    <w:rsid w:val="00C6649F"/>
    <w:rsid w:val="00C67AF5"/>
    <w:rsid w:val="00C67B73"/>
    <w:rsid w:val="00C706D7"/>
    <w:rsid w:val="00C711F9"/>
    <w:rsid w:val="00C7414F"/>
    <w:rsid w:val="00C75512"/>
    <w:rsid w:val="00C757B7"/>
    <w:rsid w:val="00C757D9"/>
    <w:rsid w:val="00C76176"/>
    <w:rsid w:val="00C77CF9"/>
    <w:rsid w:val="00C810C7"/>
    <w:rsid w:val="00C819A0"/>
    <w:rsid w:val="00C822A9"/>
    <w:rsid w:val="00C82A02"/>
    <w:rsid w:val="00C837F3"/>
    <w:rsid w:val="00C84D7D"/>
    <w:rsid w:val="00C8741A"/>
    <w:rsid w:val="00C921CB"/>
    <w:rsid w:val="00C92EC9"/>
    <w:rsid w:val="00C94B41"/>
    <w:rsid w:val="00C961A9"/>
    <w:rsid w:val="00C962FA"/>
    <w:rsid w:val="00C96D8F"/>
    <w:rsid w:val="00CA42B5"/>
    <w:rsid w:val="00CA4520"/>
    <w:rsid w:val="00CA4E16"/>
    <w:rsid w:val="00CA5131"/>
    <w:rsid w:val="00CA6FB4"/>
    <w:rsid w:val="00CB49CA"/>
    <w:rsid w:val="00CB5057"/>
    <w:rsid w:val="00CC052B"/>
    <w:rsid w:val="00CC1020"/>
    <w:rsid w:val="00CC14C4"/>
    <w:rsid w:val="00CC6B0C"/>
    <w:rsid w:val="00CC7A41"/>
    <w:rsid w:val="00CD1167"/>
    <w:rsid w:val="00CD22C7"/>
    <w:rsid w:val="00CE4833"/>
    <w:rsid w:val="00CE51E7"/>
    <w:rsid w:val="00CE5F5B"/>
    <w:rsid w:val="00CF0EA0"/>
    <w:rsid w:val="00CF110D"/>
    <w:rsid w:val="00CF16A0"/>
    <w:rsid w:val="00CF290A"/>
    <w:rsid w:val="00CF3353"/>
    <w:rsid w:val="00CF3851"/>
    <w:rsid w:val="00CF6218"/>
    <w:rsid w:val="00CF6D73"/>
    <w:rsid w:val="00D0071D"/>
    <w:rsid w:val="00D01BEA"/>
    <w:rsid w:val="00D024E2"/>
    <w:rsid w:val="00D05477"/>
    <w:rsid w:val="00D056E3"/>
    <w:rsid w:val="00D05F88"/>
    <w:rsid w:val="00D06A4A"/>
    <w:rsid w:val="00D06FC9"/>
    <w:rsid w:val="00D07816"/>
    <w:rsid w:val="00D11E65"/>
    <w:rsid w:val="00D129F1"/>
    <w:rsid w:val="00D13CBA"/>
    <w:rsid w:val="00D14397"/>
    <w:rsid w:val="00D14854"/>
    <w:rsid w:val="00D161B9"/>
    <w:rsid w:val="00D264E0"/>
    <w:rsid w:val="00D30E95"/>
    <w:rsid w:val="00D330EE"/>
    <w:rsid w:val="00D3658D"/>
    <w:rsid w:val="00D40D9F"/>
    <w:rsid w:val="00D428B7"/>
    <w:rsid w:val="00D438AA"/>
    <w:rsid w:val="00D44BAC"/>
    <w:rsid w:val="00D44CFA"/>
    <w:rsid w:val="00D45E60"/>
    <w:rsid w:val="00D46BE5"/>
    <w:rsid w:val="00D472BF"/>
    <w:rsid w:val="00D475F0"/>
    <w:rsid w:val="00D51196"/>
    <w:rsid w:val="00D5140E"/>
    <w:rsid w:val="00D531FE"/>
    <w:rsid w:val="00D555B4"/>
    <w:rsid w:val="00D55F32"/>
    <w:rsid w:val="00D56FA8"/>
    <w:rsid w:val="00D62489"/>
    <w:rsid w:val="00D64F2D"/>
    <w:rsid w:val="00D6695F"/>
    <w:rsid w:val="00D70FFF"/>
    <w:rsid w:val="00D7136D"/>
    <w:rsid w:val="00D728DE"/>
    <w:rsid w:val="00D72F68"/>
    <w:rsid w:val="00D73681"/>
    <w:rsid w:val="00D73F5B"/>
    <w:rsid w:val="00D75AFC"/>
    <w:rsid w:val="00D80C1D"/>
    <w:rsid w:val="00D80C8D"/>
    <w:rsid w:val="00D8255C"/>
    <w:rsid w:val="00D8288F"/>
    <w:rsid w:val="00D8369B"/>
    <w:rsid w:val="00D836FC"/>
    <w:rsid w:val="00D8528D"/>
    <w:rsid w:val="00D9150C"/>
    <w:rsid w:val="00D926DB"/>
    <w:rsid w:val="00D94837"/>
    <w:rsid w:val="00D96210"/>
    <w:rsid w:val="00D96B93"/>
    <w:rsid w:val="00DA01C0"/>
    <w:rsid w:val="00DA0388"/>
    <w:rsid w:val="00DA04BF"/>
    <w:rsid w:val="00DA1408"/>
    <w:rsid w:val="00DA3854"/>
    <w:rsid w:val="00DA654C"/>
    <w:rsid w:val="00DA760F"/>
    <w:rsid w:val="00DB1ED3"/>
    <w:rsid w:val="00DB2CF5"/>
    <w:rsid w:val="00DB2CF8"/>
    <w:rsid w:val="00DB3667"/>
    <w:rsid w:val="00DB416B"/>
    <w:rsid w:val="00DB6DDD"/>
    <w:rsid w:val="00DB7603"/>
    <w:rsid w:val="00DB7BE0"/>
    <w:rsid w:val="00DC0636"/>
    <w:rsid w:val="00DC1EBD"/>
    <w:rsid w:val="00DC26B9"/>
    <w:rsid w:val="00DC4564"/>
    <w:rsid w:val="00DC5A8C"/>
    <w:rsid w:val="00DC6249"/>
    <w:rsid w:val="00DC7303"/>
    <w:rsid w:val="00DD01DD"/>
    <w:rsid w:val="00DD0A8F"/>
    <w:rsid w:val="00DD0E9F"/>
    <w:rsid w:val="00DD11ED"/>
    <w:rsid w:val="00DD3BD2"/>
    <w:rsid w:val="00DD4DBF"/>
    <w:rsid w:val="00DD579C"/>
    <w:rsid w:val="00DE3F87"/>
    <w:rsid w:val="00DE5E51"/>
    <w:rsid w:val="00DE600F"/>
    <w:rsid w:val="00DE6D98"/>
    <w:rsid w:val="00DE6F8F"/>
    <w:rsid w:val="00DF033B"/>
    <w:rsid w:val="00DF1B0B"/>
    <w:rsid w:val="00DF795B"/>
    <w:rsid w:val="00E02450"/>
    <w:rsid w:val="00E02C2B"/>
    <w:rsid w:val="00E02D6F"/>
    <w:rsid w:val="00E0481C"/>
    <w:rsid w:val="00E04B14"/>
    <w:rsid w:val="00E05688"/>
    <w:rsid w:val="00E07C3D"/>
    <w:rsid w:val="00E07E07"/>
    <w:rsid w:val="00E11417"/>
    <w:rsid w:val="00E11E05"/>
    <w:rsid w:val="00E13A79"/>
    <w:rsid w:val="00E15542"/>
    <w:rsid w:val="00E175AA"/>
    <w:rsid w:val="00E17707"/>
    <w:rsid w:val="00E17714"/>
    <w:rsid w:val="00E17B2C"/>
    <w:rsid w:val="00E215CF"/>
    <w:rsid w:val="00E21BE6"/>
    <w:rsid w:val="00E2253D"/>
    <w:rsid w:val="00E2353F"/>
    <w:rsid w:val="00E23C08"/>
    <w:rsid w:val="00E319BE"/>
    <w:rsid w:val="00E32A6E"/>
    <w:rsid w:val="00E34FD1"/>
    <w:rsid w:val="00E372C8"/>
    <w:rsid w:val="00E377FD"/>
    <w:rsid w:val="00E415A9"/>
    <w:rsid w:val="00E43684"/>
    <w:rsid w:val="00E43EDF"/>
    <w:rsid w:val="00E46BFD"/>
    <w:rsid w:val="00E478B4"/>
    <w:rsid w:val="00E500D9"/>
    <w:rsid w:val="00E51297"/>
    <w:rsid w:val="00E512CF"/>
    <w:rsid w:val="00E52C97"/>
    <w:rsid w:val="00E544BF"/>
    <w:rsid w:val="00E54A93"/>
    <w:rsid w:val="00E5655F"/>
    <w:rsid w:val="00E57CE2"/>
    <w:rsid w:val="00E60D5F"/>
    <w:rsid w:val="00E6281D"/>
    <w:rsid w:val="00E642C2"/>
    <w:rsid w:val="00E64787"/>
    <w:rsid w:val="00E655A4"/>
    <w:rsid w:val="00E6574D"/>
    <w:rsid w:val="00E72354"/>
    <w:rsid w:val="00E72F75"/>
    <w:rsid w:val="00E742CE"/>
    <w:rsid w:val="00E76A7E"/>
    <w:rsid w:val="00E7761F"/>
    <w:rsid w:val="00E77624"/>
    <w:rsid w:val="00E8068C"/>
    <w:rsid w:val="00E80F40"/>
    <w:rsid w:val="00E817C3"/>
    <w:rsid w:val="00E8180E"/>
    <w:rsid w:val="00E81B86"/>
    <w:rsid w:val="00E81E52"/>
    <w:rsid w:val="00E84172"/>
    <w:rsid w:val="00E851A8"/>
    <w:rsid w:val="00E86355"/>
    <w:rsid w:val="00E865A2"/>
    <w:rsid w:val="00E877CC"/>
    <w:rsid w:val="00E87A64"/>
    <w:rsid w:val="00E9115E"/>
    <w:rsid w:val="00E9123E"/>
    <w:rsid w:val="00EA0AB9"/>
    <w:rsid w:val="00EA1985"/>
    <w:rsid w:val="00EA1EFF"/>
    <w:rsid w:val="00EA2DC8"/>
    <w:rsid w:val="00EA5E07"/>
    <w:rsid w:val="00EA5FB1"/>
    <w:rsid w:val="00EB03CE"/>
    <w:rsid w:val="00EB234F"/>
    <w:rsid w:val="00EB7E60"/>
    <w:rsid w:val="00EC24C2"/>
    <w:rsid w:val="00EC250F"/>
    <w:rsid w:val="00EC2FB8"/>
    <w:rsid w:val="00EC37E4"/>
    <w:rsid w:val="00EC5799"/>
    <w:rsid w:val="00EC5A78"/>
    <w:rsid w:val="00EC5B17"/>
    <w:rsid w:val="00EC6367"/>
    <w:rsid w:val="00EC740E"/>
    <w:rsid w:val="00EC769C"/>
    <w:rsid w:val="00ED036C"/>
    <w:rsid w:val="00ED0DBC"/>
    <w:rsid w:val="00ED1239"/>
    <w:rsid w:val="00ED2305"/>
    <w:rsid w:val="00ED2B67"/>
    <w:rsid w:val="00ED326D"/>
    <w:rsid w:val="00ED4807"/>
    <w:rsid w:val="00ED62AF"/>
    <w:rsid w:val="00EF002D"/>
    <w:rsid w:val="00EF354C"/>
    <w:rsid w:val="00EF3B30"/>
    <w:rsid w:val="00F00F08"/>
    <w:rsid w:val="00F02004"/>
    <w:rsid w:val="00F030C7"/>
    <w:rsid w:val="00F03592"/>
    <w:rsid w:val="00F05493"/>
    <w:rsid w:val="00F06530"/>
    <w:rsid w:val="00F07303"/>
    <w:rsid w:val="00F115E3"/>
    <w:rsid w:val="00F12B9C"/>
    <w:rsid w:val="00F204C9"/>
    <w:rsid w:val="00F204CB"/>
    <w:rsid w:val="00F21B43"/>
    <w:rsid w:val="00F21CA2"/>
    <w:rsid w:val="00F21F12"/>
    <w:rsid w:val="00F23046"/>
    <w:rsid w:val="00F2317B"/>
    <w:rsid w:val="00F23D35"/>
    <w:rsid w:val="00F25223"/>
    <w:rsid w:val="00F2707D"/>
    <w:rsid w:val="00F27467"/>
    <w:rsid w:val="00F321E1"/>
    <w:rsid w:val="00F323E1"/>
    <w:rsid w:val="00F4048C"/>
    <w:rsid w:val="00F41127"/>
    <w:rsid w:val="00F42359"/>
    <w:rsid w:val="00F430F6"/>
    <w:rsid w:val="00F44B96"/>
    <w:rsid w:val="00F44F41"/>
    <w:rsid w:val="00F500EE"/>
    <w:rsid w:val="00F509F1"/>
    <w:rsid w:val="00F5102A"/>
    <w:rsid w:val="00F528C7"/>
    <w:rsid w:val="00F5338B"/>
    <w:rsid w:val="00F56DCF"/>
    <w:rsid w:val="00F573FD"/>
    <w:rsid w:val="00F57C72"/>
    <w:rsid w:val="00F60519"/>
    <w:rsid w:val="00F61ADD"/>
    <w:rsid w:val="00F62610"/>
    <w:rsid w:val="00F62750"/>
    <w:rsid w:val="00F62B9A"/>
    <w:rsid w:val="00F63B28"/>
    <w:rsid w:val="00F63F8D"/>
    <w:rsid w:val="00F65D02"/>
    <w:rsid w:val="00F72ECB"/>
    <w:rsid w:val="00F7354C"/>
    <w:rsid w:val="00F741F3"/>
    <w:rsid w:val="00F7483B"/>
    <w:rsid w:val="00F76C66"/>
    <w:rsid w:val="00F77E33"/>
    <w:rsid w:val="00F801DA"/>
    <w:rsid w:val="00F81070"/>
    <w:rsid w:val="00F8195A"/>
    <w:rsid w:val="00F825C7"/>
    <w:rsid w:val="00F83ABC"/>
    <w:rsid w:val="00F863DE"/>
    <w:rsid w:val="00F86897"/>
    <w:rsid w:val="00F871B7"/>
    <w:rsid w:val="00F90837"/>
    <w:rsid w:val="00F9235F"/>
    <w:rsid w:val="00F93991"/>
    <w:rsid w:val="00F9408A"/>
    <w:rsid w:val="00FA3210"/>
    <w:rsid w:val="00FA3AE6"/>
    <w:rsid w:val="00FA5A13"/>
    <w:rsid w:val="00FA6E52"/>
    <w:rsid w:val="00FA762F"/>
    <w:rsid w:val="00FB2ACA"/>
    <w:rsid w:val="00FB3610"/>
    <w:rsid w:val="00FB5E1E"/>
    <w:rsid w:val="00FB75C4"/>
    <w:rsid w:val="00FB7761"/>
    <w:rsid w:val="00FC26FB"/>
    <w:rsid w:val="00FC279E"/>
    <w:rsid w:val="00FC45BA"/>
    <w:rsid w:val="00FC5252"/>
    <w:rsid w:val="00FC56AE"/>
    <w:rsid w:val="00FC6672"/>
    <w:rsid w:val="00FC797B"/>
    <w:rsid w:val="00FD281C"/>
    <w:rsid w:val="00FD3FD0"/>
    <w:rsid w:val="00FD4017"/>
    <w:rsid w:val="00FD4894"/>
    <w:rsid w:val="00FD514F"/>
    <w:rsid w:val="00FD653E"/>
    <w:rsid w:val="00FD779E"/>
    <w:rsid w:val="00FD7C44"/>
    <w:rsid w:val="00FE09C4"/>
    <w:rsid w:val="00FE13C1"/>
    <w:rsid w:val="00FE1748"/>
    <w:rsid w:val="00FE38D2"/>
    <w:rsid w:val="00FE47CF"/>
    <w:rsid w:val="00FE4A86"/>
    <w:rsid w:val="00FE4F67"/>
    <w:rsid w:val="00FE55B9"/>
    <w:rsid w:val="00FE5712"/>
    <w:rsid w:val="00FE6EDC"/>
    <w:rsid w:val="00FE741E"/>
    <w:rsid w:val="00FF1B1E"/>
    <w:rsid w:val="00FF2512"/>
    <w:rsid w:val="00FF2C80"/>
    <w:rsid w:val="00FF4D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769B64"/>
  <w15:docId w15:val="{720848A4-461D-43B1-A462-566938572A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8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F7DCC"/>
  </w:style>
  <w:style w:type="paragraph" w:styleId="Heading1">
    <w:name w:val="heading 1"/>
    <w:basedOn w:val="Normal"/>
    <w:next w:val="Normal"/>
    <w:link w:val="Heading1Char"/>
    <w:uiPriority w:val="9"/>
    <w:qFormat/>
    <w:rsid w:val="0041249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basedOn w:val="Normal"/>
    <w:link w:val="BODYChar"/>
    <w:qFormat/>
    <w:rsid w:val="003B4E6C"/>
    <w:pPr>
      <w:spacing w:after="120" w:line="216" w:lineRule="auto"/>
    </w:pPr>
    <w:rPr>
      <w:rFonts w:ascii="Palatino Linotype" w:hAnsi="Palatino Linotype" w:cs="Times New Roman"/>
    </w:rPr>
  </w:style>
  <w:style w:type="character" w:customStyle="1" w:styleId="BODYChar">
    <w:name w:val="BODY Char"/>
    <w:basedOn w:val="DefaultParagraphFont"/>
    <w:link w:val="BODY"/>
    <w:rsid w:val="003B4E6C"/>
    <w:rPr>
      <w:rFonts w:ascii="Palatino Linotype" w:hAnsi="Palatino Linotype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FE6EDC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6EDC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FE6EDC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E6EDC"/>
    <w:rPr>
      <w:rFonts w:ascii="Times New Roman" w:hAnsi="Times New Roman" w:cs="Times New Roman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41249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45F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45F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C6D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C6D1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C6D10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6D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6D10"/>
    <w:rPr>
      <w:rFonts w:ascii="Times New Roman" w:hAnsi="Times New Roman"/>
      <w:b/>
      <w:bCs/>
      <w:sz w:val="20"/>
      <w:szCs w:val="20"/>
    </w:rPr>
  </w:style>
  <w:style w:type="paragraph" w:customStyle="1" w:styleId="Default">
    <w:name w:val="Default"/>
    <w:rsid w:val="0071550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</w:rPr>
  </w:style>
  <w:style w:type="paragraph" w:styleId="NormalWeb">
    <w:name w:val="Normal (Web)"/>
    <w:basedOn w:val="Normal"/>
    <w:uiPriority w:val="99"/>
    <w:unhideWhenUsed/>
    <w:rsid w:val="00845F1A"/>
    <w:pPr>
      <w:spacing w:before="100" w:beforeAutospacing="1" w:after="100" w:afterAutospacing="1" w:line="240" w:lineRule="auto"/>
    </w:pPr>
    <w:rPr>
      <w:rFonts w:eastAsia="Times New Roman" w:cs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03467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3467C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03467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3467C"/>
    <w:rPr>
      <w:rFonts w:ascii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B12897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05381E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ListParagraph">
    <w:name w:val="List Paragraph"/>
    <w:basedOn w:val="Normal"/>
    <w:uiPriority w:val="34"/>
    <w:qFormat/>
    <w:rsid w:val="00B9742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3720C3"/>
    <w:rPr>
      <w:color w:val="808080"/>
    </w:rPr>
  </w:style>
  <w:style w:type="table" w:styleId="TableGrid">
    <w:name w:val="Table Grid"/>
    <w:basedOn w:val="TableNormal"/>
    <w:rsid w:val="006A430A"/>
    <w:pPr>
      <w:spacing w:after="0" w:line="240" w:lineRule="auto"/>
    </w:pPr>
    <w:rPr>
      <w:rFonts w:asciiTheme="minorHAnsi" w:hAnsiTheme="minorHAnsi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Text1">
    <w:name w:val="Body Text1"/>
    <w:basedOn w:val="Normal"/>
    <w:link w:val="BodytextChar"/>
    <w:rsid w:val="004E0E9C"/>
    <w:pPr>
      <w:spacing w:after="0" w:line="240" w:lineRule="auto"/>
      <w:jc w:val="both"/>
    </w:pPr>
    <w:rPr>
      <w:rFonts w:eastAsia="Times New Roman" w:cs="Times New Roman"/>
      <w:sz w:val="20"/>
      <w:szCs w:val="20"/>
    </w:rPr>
  </w:style>
  <w:style w:type="character" w:customStyle="1" w:styleId="BodytextChar">
    <w:name w:val="Body text Char"/>
    <w:link w:val="BodyText1"/>
    <w:rsid w:val="004E0E9C"/>
    <w:rPr>
      <w:rFonts w:eastAsia="Times New Roman" w:cs="Times New Roman"/>
      <w:sz w:val="20"/>
      <w:szCs w:val="20"/>
    </w:rPr>
  </w:style>
  <w:style w:type="paragraph" w:customStyle="1" w:styleId="Correspondingauthorcontact">
    <w:name w:val="Corresponding author contact"/>
    <w:basedOn w:val="Normal"/>
    <w:rsid w:val="004E0E9C"/>
    <w:pPr>
      <w:spacing w:after="0" w:line="240" w:lineRule="auto"/>
    </w:pPr>
    <w:rPr>
      <w:rFonts w:eastAsia="Times New Roman" w:cs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F05493"/>
    <w:rPr>
      <w:color w:val="954F72" w:themeColor="followed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A4543E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816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6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2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2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50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68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0841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746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7775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398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9A66A0-BDCC-47EE-861B-0397BB2EA4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27</Words>
  <Characters>2438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ndia National Laboratories</Company>
  <LinksUpToDate>false</LinksUpToDate>
  <CharactersWithSpaces>2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tt, John Daniel</dc:creator>
  <cp:lastModifiedBy>Zoe Tokushige</cp:lastModifiedBy>
  <cp:revision>2</cp:revision>
  <cp:lastPrinted>2018-04-18T18:01:00Z</cp:lastPrinted>
  <dcterms:created xsi:type="dcterms:W3CDTF">2018-08-02T15:34:00Z</dcterms:created>
  <dcterms:modified xsi:type="dcterms:W3CDTF">2018-08-02T15:34:00Z</dcterms:modified>
</cp:coreProperties>
</file>